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3B53D4" w14:textId="67590BD9" w:rsidR="00D94478" w:rsidRPr="0058510D" w:rsidRDefault="00D94478" w:rsidP="00D94478">
      <w:pPr>
        <w:spacing w:line="360" w:lineRule="auto"/>
        <w:jc w:val="center"/>
        <w:rPr>
          <w:rFonts w:ascii="Times New Roman" w:hAnsi="Times New Roman"/>
          <w:b/>
          <w:sz w:val="30"/>
          <w:szCs w:val="30"/>
          <w:lang w:val="id-ID"/>
        </w:rPr>
      </w:pPr>
      <w:r w:rsidRPr="0058510D">
        <w:rPr>
          <w:rFonts w:ascii="Times New Roman" w:hAnsi="Times New Roman"/>
          <w:b/>
          <w:sz w:val="30"/>
          <w:szCs w:val="30"/>
        </w:rPr>
        <w:t xml:space="preserve">HUBUNGAN ANTARA </w:t>
      </w:r>
      <w:r>
        <w:rPr>
          <w:rFonts w:ascii="Times New Roman" w:hAnsi="Times New Roman"/>
          <w:b/>
          <w:iCs/>
          <w:sz w:val="30"/>
          <w:szCs w:val="30"/>
        </w:rPr>
        <w:t>KONTROL DIRI</w:t>
      </w:r>
      <w:r>
        <w:rPr>
          <w:rFonts w:ascii="Times New Roman" w:hAnsi="Times New Roman"/>
          <w:b/>
          <w:i/>
          <w:iCs/>
          <w:sz w:val="30"/>
          <w:szCs w:val="30"/>
        </w:rPr>
        <w:t xml:space="preserve"> </w:t>
      </w:r>
      <w:r>
        <w:rPr>
          <w:rFonts w:ascii="Times New Roman" w:hAnsi="Times New Roman"/>
          <w:b/>
          <w:iCs/>
          <w:sz w:val="30"/>
          <w:szCs w:val="30"/>
        </w:rPr>
        <w:t>DENGAN PROKRASTINASI KER</w:t>
      </w:r>
      <w:r w:rsidR="008E2D69">
        <w:rPr>
          <w:rFonts w:ascii="Times New Roman" w:hAnsi="Times New Roman"/>
          <w:b/>
          <w:iCs/>
          <w:sz w:val="30"/>
          <w:szCs w:val="30"/>
        </w:rPr>
        <w:t xml:space="preserve">JA PADA PEGAWAI NEGERI SIPIL </w:t>
      </w:r>
      <w:r w:rsidR="00BC0E29">
        <w:rPr>
          <w:rFonts w:ascii="Times New Roman" w:hAnsi="Times New Roman"/>
          <w:b/>
          <w:iCs/>
          <w:sz w:val="30"/>
          <w:szCs w:val="30"/>
        </w:rPr>
        <w:t xml:space="preserve">DI </w:t>
      </w:r>
      <w:bookmarkStart w:id="0" w:name="_GoBack"/>
      <w:bookmarkEnd w:id="0"/>
      <w:r>
        <w:rPr>
          <w:rFonts w:ascii="Times New Roman" w:hAnsi="Times New Roman"/>
          <w:b/>
          <w:iCs/>
          <w:sz w:val="30"/>
          <w:szCs w:val="30"/>
        </w:rPr>
        <w:t>DINAS</w:t>
      </w:r>
      <w:r>
        <w:rPr>
          <w:rFonts w:ascii="Times New Roman" w:hAnsi="Times New Roman"/>
          <w:b/>
          <w:i/>
          <w:iCs/>
          <w:sz w:val="30"/>
          <w:szCs w:val="30"/>
        </w:rPr>
        <w:t xml:space="preserve"> </w:t>
      </w:r>
      <w:r>
        <w:rPr>
          <w:rFonts w:ascii="Times New Roman" w:hAnsi="Times New Roman"/>
          <w:b/>
          <w:iCs/>
          <w:sz w:val="30"/>
          <w:szCs w:val="30"/>
        </w:rPr>
        <w:t xml:space="preserve">X </w:t>
      </w:r>
      <w:r w:rsidRPr="0058510D">
        <w:rPr>
          <w:rFonts w:ascii="Times New Roman" w:hAnsi="Times New Roman"/>
          <w:b/>
          <w:sz w:val="30"/>
          <w:szCs w:val="30"/>
        </w:rPr>
        <w:t>YOGYAKARTA</w:t>
      </w:r>
    </w:p>
    <w:p w14:paraId="080BA198" w14:textId="77777777" w:rsidR="00D94478" w:rsidRPr="000E472A" w:rsidRDefault="00D94478" w:rsidP="00D94478">
      <w:pPr>
        <w:spacing w:after="0" w:line="480" w:lineRule="auto"/>
        <w:jc w:val="center"/>
        <w:rPr>
          <w:rFonts w:ascii="Times New Roman" w:hAnsi="Times New Roman"/>
          <w:sz w:val="24"/>
          <w:szCs w:val="24"/>
          <w:lang w:val="id-ID"/>
        </w:rPr>
      </w:pPr>
    </w:p>
    <w:p w14:paraId="4142F2D3" w14:textId="77777777" w:rsidR="00D94478" w:rsidRDefault="00D94478" w:rsidP="00D94478">
      <w:pPr>
        <w:spacing w:after="0" w:line="480" w:lineRule="auto"/>
        <w:jc w:val="center"/>
        <w:rPr>
          <w:rFonts w:ascii="Times New Roman" w:hAnsi="Times New Roman"/>
          <w:b/>
          <w:sz w:val="24"/>
          <w:szCs w:val="24"/>
        </w:rPr>
      </w:pPr>
      <w:r>
        <w:rPr>
          <w:rFonts w:ascii="Times New Roman" w:hAnsi="Times New Roman"/>
          <w:b/>
          <w:sz w:val="26"/>
          <w:szCs w:val="26"/>
          <w:lang w:eastAsia="id-ID"/>
        </w:rPr>
        <w:t>NASKAH PUBLIKASI</w:t>
      </w:r>
    </w:p>
    <w:p w14:paraId="406A61BE" w14:textId="77777777" w:rsidR="00D94478" w:rsidRDefault="00D94478" w:rsidP="00D94478">
      <w:pPr>
        <w:spacing w:after="0" w:line="480" w:lineRule="auto"/>
        <w:jc w:val="center"/>
        <w:rPr>
          <w:rFonts w:ascii="Times New Roman" w:hAnsi="Times New Roman"/>
          <w:sz w:val="24"/>
          <w:szCs w:val="24"/>
        </w:rPr>
      </w:pPr>
    </w:p>
    <w:p w14:paraId="4C348EBD" w14:textId="77777777" w:rsidR="00D94478" w:rsidRDefault="00D94478" w:rsidP="00D94478">
      <w:pPr>
        <w:spacing w:after="0" w:line="360" w:lineRule="auto"/>
        <w:jc w:val="center"/>
        <w:rPr>
          <w:rFonts w:ascii="Times New Roman" w:hAnsi="Times New Roman"/>
          <w:sz w:val="26"/>
          <w:szCs w:val="26"/>
          <w:lang w:val="id-ID"/>
        </w:rPr>
      </w:pPr>
      <w:r>
        <w:rPr>
          <w:rFonts w:ascii="Times New Roman" w:hAnsi="Times New Roman"/>
          <w:noProof/>
          <w:sz w:val="26"/>
          <w:szCs w:val="26"/>
        </w:rPr>
        <w:drawing>
          <wp:inline distT="0" distB="0" distL="114300" distR="114300" wp14:anchorId="3C55715F" wp14:editId="34EB2ED1">
            <wp:extent cx="2462530" cy="2264410"/>
            <wp:effectExtent l="0" t="0" r="0" b="2540"/>
            <wp:docPr id="1" name="Gambar 1" descr="Logo-Universitas-Mercu-Buana-Yogyakarta-UMBY-1080x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descr="Logo-Universitas-Mercu-Buana-Yogyakarta-UMBY-1080x993"/>
                    <pic:cNvPicPr>
                      <a:picLocks noChangeAspect="1"/>
                    </pic:cNvPicPr>
                  </pic:nvPicPr>
                  <pic:blipFill>
                    <a:blip r:embed="rId8"/>
                    <a:stretch>
                      <a:fillRect/>
                    </a:stretch>
                  </pic:blipFill>
                  <pic:spPr>
                    <a:xfrm>
                      <a:off x="0" y="0"/>
                      <a:ext cx="2462530" cy="2264410"/>
                    </a:xfrm>
                    <a:prstGeom prst="rect">
                      <a:avLst/>
                    </a:prstGeom>
                  </pic:spPr>
                </pic:pic>
              </a:graphicData>
            </a:graphic>
          </wp:inline>
        </w:drawing>
      </w:r>
    </w:p>
    <w:p w14:paraId="1754C4E6" w14:textId="77777777" w:rsidR="00D94478" w:rsidRDefault="00D94478" w:rsidP="00D94478">
      <w:pPr>
        <w:spacing w:after="0" w:line="360" w:lineRule="auto"/>
        <w:rPr>
          <w:rFonts w:ascii="Times New Roman" w:hAnsi="Times New Roman"/>
          <w:sz w:val="26"/>
          <w:szCs w:val="26"/>
        </w:rPr>
      </w:pPr>
    </w:p>
    <w:p w14:paraId="2A127609" w14:textId="77777777" w:rsidR="00D94478" w:rsidRDefault="00D94478" w:rsidP="00D94478">
      <w:pPr>
        <w:spacing w:after="0" w:line="360" w:lineRule="auto"/>
        <w:rPr>
          <w:rFonts w:ascii="Times New Roman" w:hAnsi="Times New Roman"/>
          <w:sz w:val="26"/>
          <w:szCs w:val="26"/>
        </w:rPr>
      </w:pPr>
    </w:p>
    <w:p w14:paraId="2146FFE1" w14:textId="77777777" w:rsidR="00D94478" w:rsidRDefault="00D94478" w:rsidP="00D94478">
      <w:pPr>
        <w:spacing w:after="0" w:line="360" w:lineRule="auto"/>
        <w:jc w:val="center"/>
        <w:rPr>
          <w:rFonts w:ascii="Times New Roman" w:hAnsi="Times New Roman"/>
          <w:i/>
          <w:sz w:val="26"/>
          <w:szCs w:val="26"/>
        </w:rPr>
      </w:pPr>
      <w:r>
        <w:rPr>
          <w:rFonts w:ascii="Times New Roman" w:hAnsi="Times New Roman"/>
          <w:i/>
          <w:sz w:val="26"/>
          <w:szCs w:val="26"/>
        </w:rPr>
        <w:t>Oleh:</w:t>
      </w:r>
    </w:p>
    <w:p w14:paraId="3BD30E97" w14:textId="77777777" w:rsidR="00D94478" w:rsidRPr="008638CD" w:rsidRDefault="00D94478" w:rsidP="00D94478">
      <w:pPr>
        <w:spacing w:after="0" w:line="360" w:lineRule="auto"/>
        <w:jc w:val="center"/>
        <w:rPr>
          <w:rFonts w:ascii="Times New Roman" w:hAnsi="Times New Roman"/>
          <w:i/>
          <w:sz w:val="26"/>
          <w:szCs w:val="26"/>
        </w:rPr>
      </w:pPr>
      <w:r>
        <w:rPr>
          <w:rFonts w:ascii="Times New Roman" w:hAnsi="Times New Roman"/>
          <w:i/>
          <w:sz w:val="26"/>
          <w:szCs w:val="26"/>
        </w:rPr>
        <w:t>R. Angelion Crisbony Wibowo</w:t>
      </w:r>
    </w:p>
    <w:p w14:paraId="2AE38502" w14:textId="77777777" w:rsidR="00D94478" w:rsidRDefault="00D94478" w:rsidP="00D94478">
      <w:pPr>
        <w:spacing w:after="0" w:line="360" w:lineRule="auto"/>
        <w:jc w:val="center"/>
        <w:rPr>
          <w:rFonts w:ascii="Times New Roman" w:hAnsi="Times New Roman"/>
          <w:i/>
          <w:sz w:val="26"/>
          <w:szCs w:val="26"/>
          <w:lang w:val="id-ID"/>
        </w:rPr>
      </w:pPr>
      <w:r>
        <w:rPr>
          <w:rFonts w:ascii="Times New Roman" w:hAnsi="Times New Roman"/>
          <w:i/>
          <w:sz w:val="26"/>
          <w:szCs w:val="26"/>
        </w:rPr>
        <w:t>16081391</w:t>
      </w:r>
    </w:p>
    <w:p w14:paraId="75726282" w14:textId="77777777" w:rsidR="00D94478" w:rsidRDefault="00D94478" w:rsidP="00D94478">
      <w:pPr>
        <w:spacing w:after="0" w:line="360" w:lineRule="auto"/>
        <w:jc w:val="center"/>
        <w:rPr>
          <w:rFonts w:ascii="Times New Roman" w:hAnsi="Times New Roman"/>
          <w:sz w:val="26"/>
          <w:szCs w:val="26"/>
        </w:rPr>
      </w:pPr>
    </w:p>
    <w:p w14:paraId="403A0BB0" w14:textId="77777777" w:rsidR="00D94478" w:rsidRDefault="00D94478" w:rsidP="00D94478">
      <w:pPr>
        <w:spacing w:after="0" w:line="360" w:lineRule="auto"/>
        <w:rPr>
          <w:rFonts w:ascii="Times New Roman" w:hAnsi="Times New Roman"/>
          <w:sz w:val="26"/>
          <w:szCs w:val="26"/>
        </w:rPr>
      </w:pPr>
    </w:p>
    <w:p w14:paraId="0DDF3F86" w14:textId="77777777" w:rsidR="00D94478" w:rsidRDefault="00D94478" w:rsidP="00D94478">
      <w:pPr>
        <w:spacing w:after="0" w:line="360" w:lineRule="auto"/>
        <w:jc w:val="center"/>
        <w:rPr>
          <w:rFonts w:ascii="Times New Roman" w:hAnsi="Times New Roman"/>
          <w:b/>
          <w:sz w:val="28"/>
          <w:szCs w:val="28"/>
        </w:rPr>
      </w:pPr>
      <w:r>
        <w:rPr>
          <w:rFonts w:ascii="Times New Roman" w:hAnsi="Times New Roman"/>
          <w:b/>
          <w:sz w:val="28"/>
          <w:szCs w:val="28"/>
        </w:rPr>
        <w:t>FAKULTAS PSIKOLOGI</w:t>
      </w:r>
    </w:p>
    <w:p w14:paraId="4894B053" w14:textId="77777777" w:rsidR="00D94478" w:rsidRDefault="00D94478" w:rsidP="00D94478">
      <w:pPr>
        <w:spacing w:after="0" w:line="360" w:lineRule="auto"/>
        <w:jc w:val="center"/>
        <w:rPr>
          <w:rFonts w:ascii="Times New Roman" w:hAnsi="Times New Roman"/>
          <w:b/>
          <w:sz w:val="28"/>
          <w:szCs w:val="28"/>
        </w:rPr>
      </w:pPr>
      <w:r>
        <w:rPr>
          <w:rFonts w:ascii="Times New Roman" w:hAnsi="Times New Roman"/>
          <w:b/>
          <w:sz w:val="28"/>
          <w:szCs w:val="28"/>
        </w:rPr>
        <w:t>UNIVERSITAS MERCU BUANA YOGYAKARTA</w:t>
      </w:r>
    </w:p>
    <w:p w14:paraId="0B3D4648" w14:textId="77777777" w:rsidR="00D94478" w:rsidRDefault="00D94478" w:rsidP="00D94478">
      <w:pPr>
        <w:spacing w:after="0" w:line="360" w:lineRule="auto"/>
        <w:jc w:val="center"/>
        <w:rPr>
          <w:rFonts w:ascii="Times New Roman" w:hAnsi="Times New Roman"/>
          <w:b/>
          <w:sz w:val="28"/>
          <w:szCs w:val="28"/>
        </w:rPr>
      </w:pPr>
      <w:r>
        <w:rPr>
          <w:rFonts w:ascii="Times New Roman" w:hAnsi="Times New Roman"/>
          <w:b/>
          <w:sz w:val="28"/>
          <w:szCs w:val="28"/>
        </w:rPr>
        <w:t>YOGYAKARTA</w:t>
      </w:r>
    </w:p>
    <w:p w14:paraId="48BE01BC" w14:textId="77777777" w:rsidR="00D94478" w:rsidRDefault="00D94478" w:rsidP="00D94478">
      <w:pPr>
        <w:spacing w:after="0" w:line="360" w:lineRule="auto"/>
        <w:jc w:val="center"/>
        <w:rPr>
          <w:rFonts w:ascii="Times New Roman" w:hAnsi="Times New Roman"/>
          <w:b/>
          <w:sz w:val="28"/>
          <w:szCs w:val="28"/>
        </w:rPr>
      </w:pPr>
      <w:r>
        <w:rPr>
          <w:rFonts w:ascii="Times New Roman" w:hAnsi="Times New Roman"/>
          <w:b/>
          <w:sz w:val="28"/>
          <w:szCs w:val="28"/>
        </w:rPr>
        <w:t>2020</w:t>
      </w:r>
    </w:p>
    <w:p w14:paraId="54AA9149" w14:textId="49D5B0FC" w:rsidR="000405D5" w:rsidRPr="00D94478" w:rsidRDefault="000405D5" w:rsidP="00D94478">
      <w:pPr>
        <w:spacing w:after="0" w:line="360" w:lineRule="auto"/>
        <w:rPr>
          <w:rFonts w:ascii="Times New Roman" w:hAnsi="Times New Roman"/>
          <w:b/>
          <w:sz w:val="28"/>
          <w:szCs w:val="28"/>
        </w:rPr>
        <w:sectPr w:rsidR="000405D5" w:rsidRPr="00D94478">
          <w:headerReference w:type="default" r:id="rId9"/>
          <w:footerReference w:type="default" r:id="rId10"/>
          <w:headerReference w:type="first" r:id="rId11"/>
          <w:pgSz w:w="11907" w:h="16839"/>
          <w:pgMar w:top="2268" w:right="1701" w:bottom="1701" w:left="2268" w:header="720" w:footer="720" w:gutter="0"/>
          <w:cols w:space="720"/>
          <w:docGrid w:linePitch="360"/>
        </w:sectPr>
      </w:pPr>
    </w:p>
    <w:p w14:paraId="453B1B3A" w14:textId="77777777" w:rsidR="00D94478" w:rsidRPr="0058510D" w:rsidRDefault="00D94478" w:rsidP="00D94478">
      <w:pPr>
        <w:spacing w:line="240" w:lineRule="auto"/>
        <w:jc w:val="center"/>
        <w:rPr>
          <w:rFonts w:ascii="Times New Roman" w:hAnsi="Times New Roman"/>
          <w:b/>
          <w:sz w:val="30"/>
          <w:szCs w:val="30"/>
          <w:lang w:val="id-ID"/>
        </w:rPr>
      </w:pPr>
      <w:r w:rsidRPr="008638CD">
        <w:rPr>
          <w:rFonts w:ascii="Times New Roman" w:hAnsi="Times New Roman"/>
          <w:b/>
          <w:sz w:val="24"/>
          <w:szCs w:val="24"/>
        </w:rPr>
        <w:lastRenderedPageBreak/>
        <w:t xml:space="preserve">HUBUNGAN </w:t>
      </w:r>
      <w:r w:rsidRPr="00690DB4">
        <w:rPr>
          <w:rFonts w:ascii="Times New Roman" w:hAnsi="Times New Roman"/>
          <w:b/>
          <w:sz w:val="24"/>
          <w:szCs w:val="24"/>
        </w:rPr>
        <w:t xml:space="preserve">ANTARA </w:t>
      </w:r>
      <w:r w:rsidRPr="00690DB4">
        <w:rPr>
          <w:rFonts w:ascii="Times New Roman" w:hAnsi="Times New Roman"/>
          <w:b/>
          <w:iCs/>
          <w:sz w:val="24"/>
          <w:szCs w:val="24"/>
        </w:rPr>
        <w:t>KONTROL DIRI</w:t>
      </w:r>
      <w:r w:rsidRPr="00690DB4">
        <w:rPr>
          <w:rFonts w:ascii="Times New Roman" w:hAnsi="Times New Roman"/>
          <w:b/>
          <w:i/>
          <w:iCs/>
          <w:sz w:val="24"/>
          <w:szCs w:val="24"/>
        </w:rPr>
        <w:t xml:space="preserve"> </w:t>
      </w:r>
      <w:r w:rsidRPr="00690DB4">
        <w:rPr>
          <w:rFonts w:ascii="Times New Roman" w:hAnsi="Times New Roman"/>
          <w:b/>
          <w:iCs/>
          <w:sz w:val="24"/>
          <w:szCs w:val="24"/>
        </w:rPr>
        <w:t>DENGAN PROKRASTINASI KERJA PADA PEGAWAI NEGERI SIPIL DI DINAS</w:t>
      </w:r>
      <w:r w:rsidRPr="00690DB4">
        <w:rPr>
          <w:rFonts w:ascii="Times New Roman" w:hAnsi="Times New Roman"/>
          <w:b/>
          <w:i/>
          <w:iCs/>
          <w:sz w:val="24"/>
          <w:szCs w:val="24"/>
        </w:rPr>
        <w:t xml:space="preserve"> </w:t>
      </w:r>
      <w:r w:rsidRPr="00690DB4">
        <w:rPr>
          <w:rFonts w:ascii="Times New Roman" w:hAnsi="Times New Roman"/>
          <w:b/>
          <w:iCs/>
          <w:sz w:val="24"/>
          <w:szCs w:val="24"/>
        </w:rPr>
        <w:t xml:space="preserve">X </w:t>
      </w:r>
      <w:r w:rsidRPr="00690DB4">
        <w:rPr>
          <w:rFonts w:ascii="Times New Roman" w:hAnsi="Times New Roman"/>
          <w:b/>
          <w:sz w:val="24"/>
          <w:szCs w:val="24"/>
        </w:rPr>
        <w:t>YOGYAKARTA</w:t>
      </w:r>
    </w:p>
    <w:p w14:paraId="07905531" w14:textId="77777777" w:rsidR="00D94478" w:rsidRPr="00690DB4" w:rsidRDefault="00D94478" w:rsidP="00D94478">
      <w:pPr>
        <w:spacing w:line="360" w:lineRule="auto"/>
        <w:jc w:val="center"/>
        <w:rPr>
          <w:rFonts w:ascii="Times New Roman" w:hAnsi="Times New Roman"/>
          <w:b/>
          <w:sz w:val="24"/>
          <w:szCs w:val="24"/>
          <w:lang w:val="id-ID"/>
        </w:rPr>
      </w:pPr>
    </w:p>
    <w:p w14:paraId="4720F977" w14:textId="77777777" w:rsidR="00D94478" w:rsidRPr="00091240" w:rsidRDefault="00D94478" w:rsidP="00D94478">
      <w:pPr>
        <w:spacing w:line="240" w:lineRule="auto"/>
        <w:jc w:val="center"/>
        <w:rPr>
          <w:rFonts w:ascii="Times New Roman" w:hAnsi="Times New Roman"/>
          <w:b/>
          <w:bCs/>
          <w:vertAlign w:val="superscript"/>
          <w:lang w:val="id-ID"/>
        </w:rPr>
      </w:pPr>
      <w:r>
        <w:rPr>
          <w:rFonts w:ascii="Times New Roman" w:hAnsi="Times New Roman"/>
          <w:b/>
          <w:bCs/>
        </w:rPr>
        <w:t xml:space="preserve">R. Angelion Crisbony </w:t>
      </w:r>
      <w:proofErr w:type="gramStart"/>
      <w:r>
        <w:rPr>
          <w:rFonts w:ascii="Times New Roman" w:hAnsi="Times New Roman"/>
          <w:b/>
          <w:bCs/>
        </w:rPr>
        <w:t>Wibowo</w:t>
      </w:r>
      <w:r w:rsidRPr="00091240">
        <w:rPr>
          <w:rFonts w:ascii="Times New Roman" w:hAnsi="Times New Roman"/>
          <w:b/>
          <w:bCs/>
          <w:vertAlign w:val="superscript"/>
          <w:lang w:val="id-ID"/>
        </w:rPr>
        <w:t>(</w:t>
      </w:r>
      <w:proofErr w:type="gramEnd"/>
      <w:r w:rsidRPr="00091240">
        <w:rPr>
          <w:rFonts w:ascii="Times New Roman" w:hAnsi="Times New Roman"/>
          <w:b/>
          <w:bCs/>
          <w:vertAlign w:val="superscript"/>
          <w:lang w:val="id-ID"/>
        </w:rPr>
        <w:t>1)</w:t>
      </w:r>
      <w:r w:rsidRPr="00091240">
        <w:rPr>
          <w:rFonts w:ascii="Times New Roman" w:hAnsi="Times New Roman"/>
          <w:b/>
          <w:bCs/>
          <w:lang w:val="id-ID"/>
        </w:rPr>
        <w:t xml:space="preserve">, </w:t>
      </w:r>
      <w:r>
        <w:rPr>
          <w:rFonts w:ascii="Times New Roman" w:hAnsi="Times New Roman"/>
          <w:b/>
          <w:bCs/>
        </w:rPr>
        <w:t>Nur Fachmi Budi Setyawan</w:t>
      </w:r>
      <w:r w:rsidRPr="00091240">
        <w:rPr>
          <w:rFonts w:ascii="Times New Roman" w:hAnsi="Times New Roman"/>
          <w:b/>
          <w:bCs/>
          <w:vertAlign w:val="superscript"/>
          <w:lang w:val="id-ID"/>
        </w:rPr>
        <w:t>(2)</w:t>
      </w:r>
    </w:p>
    <w:p w14:paraId="570F1AB4" w14:textId="77777777" w:rsidR="00D94478" w:rsidRPr="00091240" w:rsidRDefault="00D94478" w:rsidP="00D94478">
      <w:pPr>
        <w:spacing w:line="240" w:lineRule="auto"/>
        <w:jc w:val="center"/>
        <w:rPr>
          <w:rFonts w:ascii="Times New Roman" w:hAnsi="Times New Roman"/>
          <w:sz w:val="20"/>
          <w:szCs w:val="20"/>
        </w:rPr>
      </w:pPr>
      <w:r w:rsidRPr="00091240">
        <w:rPr>
          <w:rFonts w:ascii="Times New Roman" w:hAnsi="Times New Roman"/>
          <w:sz w:val="20"/>
          <w:szCs w:val="20"/>
        </w:rPr>
        <w:t>Fakultas Psikologi Universitas Mercu Buana Yogyakarta</w:t>
      </w:r>
    </w:p>
    <w:p w14:paraId="79804860" w14:textId="77777777" w:rsidR="00D94478" w:rsidRPr="00091240" w:rsidRDefault="00D94478" w:rsidP="00D94478">
      <w:pPr>
        <w:spacing w:after="0" w:line="240" w:lineRule="auto"/>
        <w:jc w:val="center"/>
        <w:rPr>
          <w:sz w:val="20"/>
          <w:szCs w:val="20"/>
          <w:lang w:val="id-ID"/>
        </w:rPr>
      </w:pPr>
      <w:r w:rsidRPr="00091240">
        <w:rPr>
          <w:rFonts w:ascii="Times New Roman" w:hAnsi="Times New Roman"/>
          <w:sz w:val="20"/>
          <w:szCs w:val="20"/>
          <w:lang w:val="id-ID"/>
        </w:rPr>
        <w:t xml:space="preserve"> </w:t>
      </w:r>
      <w:hyperlink r:id="rId12" w:history="1">
        <w:r w:rsidRPr="005536F0">
          <w:rPr>
            <w:rStyle w:val="Hyperlink"/>
            <w:rFonts w:ascii="Times New Roman" w:hAnsi="Times New Roman"/>
            <w:sz w:val="20"/>
            <w:szCs w:val="20"/>
            <w:vertAlign w:val="superscript"/>
            <w:lang w:val="zh-CN"/>
          </w:rPr>
          <w:t xml:space="preserve">1 </w:t>
        </w:r>
        <w:r w:rsidRPr="005536F0">
          <w:rPr>
            <w:rStyle w:val="Hyperlink"/>
            <w:rFonts w:ascii="Times New Roman" w:hAnsi="Times New Roman"/>
            <w:sz w:val="20"/>
            <w:szCs w:val="20"/>
            <w:lang w:val="id-ID"/>
          </w:rPr>
          <w:t>crisbo</w:t>
        </w:r>
        <w:r w:rsidRPr="005536F0">
          <w:rPr>
            <w:rStyle w:val="Hyperlink"/>
            <w:rFonts w:ascii="Times New Roman" w:hAnsi="Times New Roman"/>
            <w:sz w:val="20"/>
            <w:szCs w:val="20"/>
          </w:rPr>
          <w:t>ny</w:t>
        </w:r>
        <w:r w:rsidRPr="005536F0">
          <w:rPr>
            <w:rStyle w:val="Hyperlink"/>
            <w:rFonts w:ascii="Times New Roman" w:hAnsi="Times New Roman"/>
            <w:sz w:val="20"/>
            <w:szCs w:val="20"/>
            <w:lang w:val="id-ID"/>
          </w:rPr>
          <w:t>w@gmail</w:t>
        </w:r>
        <w:r w:rsidRPr="005536F0">
          <w:rPr>
            <w:rStyle w:val="Hyperlink"/>
            <w:rFonts w:ascii="Times New Roman" w:hAnsi="Times New Roman"/>
            <w:sz w:val="20"/>
            <w:szCs w:val="20"/>
            <w:lang w:val="zh-CN"/>
          </w:rPr>
          <w:t>.com</w:t>
        </w:r>
      </w:hyperlink>
      <w:hyperlink r:id="rId13" w:history="1">
        <w:r w:rsidRPr="005536F0">
          <w:rPr>
            <w:rStyle w:val="Hyperlink"/>
            <w:rFonts w:ascii="Times New Roman" w:hAnsi="Times New Roman"/>
            <w:sz w:val="20"/>
            <w:szCs w:val="20"/>
            <w:vertAlign w:val="superscript"/>
            <w:lang w:val="zh-CN"/>
          </w:rPr>
          <w:t>2</w:t>
        </w:r>
        <w:r w:rsidRPr="005536F0">
          <w:rPr>
            <w:rStyle w:val="Hyperlink"/>
            <w:rFonts w:ascii="Times New Roman" w:hAnsi="Times New Roman"/>
            <w:sz w:val="20"/>
            <w:szCs w:val="20"/>
          </w:rPr>
          <w:t>setyawanfachmi1@gmail</w:t>
        </w:r>
        <w:r w:rsidRPr="005536F0">
          <w:rPr>
            <w:rStyle w:val="Hyperlink"/>
            <w:rFonts w:ascii="Times New Roman" w:hAnsi="Times New Roman"/>
            <w:sz w:val="20"/>
            <w:szCs w:val="20"/>
            <w:lang w:val="zh-CN"/>
          </w:rPr>
          <w:t>.com</w:t>
        </w:r>
      </w:hyperlink>
    </w:p>
    <w:p w14:paraId="496574AC" w14:textId="77777777" w:rsidR="00D94478" w:rsidRDefault="00D94478" w:rsidP="00D94478">
      <w:pPr>
        <w:spacing w:line="240" w:lineRule="auto"/>
        <w:jc w:val="center"/>
        <w:rPr>
          <w:rFonts w:ascii="Times New Roman" w:hAnsi="Times New Roman"/>
          <w:lang w:val="id-ID"/>
        </w:rPr>
      </w:pPr>
    </w:p>
    <w:p w14:paraId="5439D69B" w14:textId="77777777" w:rsidR="00D94478" w:rsidRPr="00091240" w:rsidRDefault="00D94478" w:rsidP="00D94478">
      <w:pPr>
        <w:spacing w:line="240" w:lineRule="auto"/>
        <w:jc w:val="center"/>
        <w:rPr>
          <w:rFonts w:ascii="Times New Roman" w:hAnsi="Times New Roman"/>
          <w:lang w:val="id-ID"/>
        </w:rPr>
      </w:pPr>
    </w:p>
    <w:p w14:paraId="49EAD645" w14:textId="77777777" w:rsidR="00D94478" w:rsidRPr="008C149E" w:rsidRDefault="00D94478" w:rsidP="00D94478">
      <w:pPr>
        <w:jc w:val="center"/>
        <w:rPr>
          <w:rFonts w:ascii="Times New Roman" w:hAnsi="Times New Roman"/>
          <w:b/>
        </w:rPr>
      </w:pPr>
      <w:r w:rsidRPr="00091240">
        <w:rPr>
          <w:rFonts w:ascii="Times New Roman" w:hAnsi="Times New Roman"/>
          <w:b/>
        </w:rPr>
        <w:t>Abstrak</w:t>
      </w:r>
    </w:p>
    <w:p w14:paraId="512AE65D" w14:textId="77777777" w:rsidR="00D94478" w:rsidRPr="00D87670" w:rsidRDefault="00D94478" w:rsidP="00D94478">
      <w:pPr>
        <w:spacing w:line="240" w:lineRule="auto"/>
        <w:ind w:firstLine="720"/>
        <w:jc w:val="both"/>
        <w:rPr>
          <w:rFonts w:ascii="Times New Roman" w:hAnsi="Times New Roman"/>
          <w:sz w:val="20"/>
          <w:szCs w:val="20"/>
        </w:rPr>
      </w:pPr>
      <w:r w:rsidRPr="00D87670">
        <w:rPr>
          <w:rFonts w:ascii="Times New Roman" w:hAnsi="Times New Roman"/>
          <w:sz w:val="20"/>
          <w:szCs w:val="20"/>
        </w:rPr>
        <w:t xml:space="preserve">Penelitian ini bertujuan untuk mengetahui hubungan antara kontrol diri dengan prokrastinasi kerja pada Pegawai Negeri Sipil. Hipotesis dalam penelitian ini adalah terdapat hubungan negatif antara kontrol diri dengan prokrastinasi kerja pada Pegawai Negeri Sipil. Subjek penelitian adalah Pegawai Negeri Sipil yang bekerja di </w:t>
      </w:r>
      <w:proofErr w:type="gramStart"/>
      <w:r w:rsidRPr="00D87670">
        <w:rPr>
          <w:rFonts w:ascii="Times New Roman" w:hAnsi="Times New Roman"/>
          <w:sz w:val="20"/>
          <w:szCs w:val="20"/>
        </w:rPr>
        <w:t>dinas</w:t>
      </w:r>
      <w:proofErr w:type="gramEnd"/>
      <w:r w:rsidRPr="00D87670">
        <w:rPr>
          <w:rFonts w:ascii="Times New Roman" w:hAnsi="Times New Roman"/>
          <w:sz w:val="20"/>
          <w:szCs w:val="20"/>
        </w:rPr>
        <w:t xml:space="preserve"> X Yogyakarta yang sudah bekerja minimal 1 tahun. Subjek penelitian berjumlah 43 subjek. Pengambilan subjek menggunakan </w:t>
      </w:r>
      <w:r w:rsidRPr="00D87670">
        <w:rPr>
          <w:rFonts w:ascii="Times New Roman" w:hAnsi="Times New Roman"/>
          <w:i/>
          <w:iCs/>
          <w:sz w:val="20"/>
          <w:szCs w:val="20"/>
        </w:rPr>
        <w:t>sampling purporsive</w:t>
      </w:r>
      <w:r w:rsidRPr="00D87670">
        <w:rPr>
          <w:rFonts w:ascii="Times New Roman" w:hAnsi="Times New Roman"/>
          <w:iCs/>
          <w:sz w:val="20"/>
          <w:szCs w:val="20"/>
        </w:rPr>
        <w:t xml:space="preserve"> dengan data </w:t>
      </w:r>
      <w:r w:rsidRPr="00D87670">
        <w:rPr>
          <w:rFonts w:ascii="Times New Roman" w:hAnsi="Times New Roman"/>
          <w:sz w:val="20"/>
          <w:szCs w:val="20"/>
        </w:rPr>
        <w:t xml:space="preserve">yang dikumpulkan menggunakan Skala prokrastinasi Kerja dan Skala Kontrol Diri. Data dianalisis menggunakan korelasi </w:t>
      </w:r>
      <w:r w:rsidRPr="00D87670">
        <w:rPr>
          <w:rFonts w:ascii="Times New Roman" w:hAnsi="Times New Roman"/>
          <w:i/>
          <w:iCs/>
          <w:sz w:val="20"/>
          <w:szCs w:val="20"/>
        </w:rPr>
        <w:t>product moment</w:t>
      </w:r>
      <w:r w:rsidRPr="00D87670">
        <w:rPr>
          <w:rFonts w:ascii="Times New Roman" w:hAnsi="Times New Roman"/>
          <w:iCs/>
          <w:sz w:val="20"/>
          <w:szCs w:val="20"/>
        </w:rPr>
        <w:t xml:space="preserve"> </w:t>
      </w:r>
      <w:r w:rsidRPr="00D87670">
        <w:rPr>
          <w:rFonts w:ascii="Times New Roman" w:hAnsi="Times New Roman"/>
          <w:sz w:val="20"/>
          <w:szCs w:val="20"/>
        </w:rPr>
        <w:t xml:space="preserve">dengan program SPSS v.23. Berdasarkan hasil </w:t>
      </w:r>
      <w:r w:rsidRPr="00D87670">
        <w:rPr>
          <w:rFonts w:ascii="Times New Roman" w:hAnsi="Times New Roman"/>
          <w:iCs/>
          <w:sz w:val="20"/>
          <w:szCs w:val="20"/>
        </w:rPr>
        <w:t xml:space="preserve">analisis, diperoleh nilai korelasi sebesar -0,849 dengan p = 0.000 (p &lt; 0.005). Hasil tersebut menunjukkan bahwa terdapat hubungan negatif yang signifikan antara </w:t>
      </w:r>
      <w:r w:rsidRPr="00D87670">
        <w:rPr>
          <w:rFonts w:ascii="Times New Roman" w:hAnsi="Times New Roman"/>
          <w:sz w:val="20"/>
          <w:szCs w:val="20"/>
        </w:rPr>
        <w:t>perilaku kontrol diri</w:t>
      </w:r>
      <w:r w:rsidRPr="00D87670">
        <w:rPr>
          <w:rFonts w:ascii="Times New Roman" w:hAnsi="Times New Roman"/>
          <w:iCs/>
          <w:sz w:val="20"/>
          <w:szCs w:val="20"/>
        </w:rPr>
        <w:t xml:space="preserve"> dengan </w:t>
      </w:r>
      <w:r w:rsidRPr="00D87670">
        <w:rPr>
          <w:rFonts w:ascii="Times New Roman" w:hAnsi="Times New Roman"/>
          <w:sz w:val="20"/>
          <w:szCs w:val="20"/>
        </w:rPr>
        <w:t>prokrastinasi kerja</w:t>
      </w:r>
      <w:r w:rsidRPr="00D87670">
        <w:rPr>
          <w:rFonts w:ascii="Times New Roman" w:hAnsi="Times New Roman"/>
          <w:iCs/>
          <w:sz w:val="20"/>
          <w:szCs w:val="20"/>
        </w:rPr>
        <w:t xml:space="preserve">. Diterimanya hipotesis </w:t>
      </w:r>
      <w:r w:rsidRPr="00D87670">
        <w:rPr>
          <w:rFonts w:ascii="Times New Roman" w:hAnsi="Times New Roman"/>
          <w:sz w:val="20"/>
          <w:szCs w:val="20"/>
        </w:rPr>
        <w:t xml:space="preserve">dalam penelitian ini menunjukkan koefisien determinasi (R²) sebesar 0.721 yang berarti kontrol diri memiliki kontribusi 72,1% terhadap prokrastinasi kerja  dan sisanya 27.9% dipengaruhi oleh faktor-faktor lainnya yang tidak diteliti dalam penelitian ini seperti </w:t>
      </w:r>
      <w:r w:rsidRPr="00D87670">
        <w:rPr>
          <w:rFonts w:ascii="Times New Roman" w:hAnsi="Times New Roman"/>
          <w:sz w:val="20"/>
          <w:szCs w:val="20"/>
          <w:lang w:val="en-ID"/>
        </w:rPr>
        <w:t xml:space="preserve">faktor eksternal, manajemen waktu, </w:t>
      </w:r>
      <w:r w:rsidRPr="00D87670">
        <w:rPr>
          <w:rFonts w:ascii="Times New Roman" w:hAnsi="Times New Roman"/>
          <w:sz w:val="20"/>
          <w:szCs w:val="20"/>
        </w:rPr>
        <w:t>ketidak mampuan untuk berkonsentrasi dan kesadaran yang rendah, ketakukan dan kecemasan terkait dengan kegagalan seseorang dan kurang yakin terhadap kemampuan.</w:t>
      </w:r>
    </w:p>
    <w:p w14:paraId="75D45AB1" w14:textId="77777777" w:rsidR="00D94478" w:rsidRPr="00D87670" w:rsidRDefault="00D94478" w:rsidP="00D94478">
      <w:pPr>
        <w:spacing w:line="240" w:lineRule="auto"/>
        <w:ind w:firstLine="1134"/>
        <w:jc w:val="both"/>
        <w:rPr>
          <w:rFonts w:ascii="Times New Roman" w:hAnsi="Times New Roman"/>
          <w:sz w:val="20"/>
          <w:szCs w:val="20"/>
        </w:rPr>
      </w:pPr>
    </w:p>
    <w:p w14:paraId="6EA8417E" w14:textId="77777777" w:rsidR="00D94478" w:rsidRPr="00D87670" w:rsidRDefault="00D94478" w:rsidP="00D94478">
      <w:pPr>
        <w:spacing w:line="240" w:lineRule="auto"/>
        <w:jc w:val="both"/>
        <w:rPr>
          <w:rFonts w:ascii="Times New Roman" w:hAnsi="Times New Roman"/>
          <w:sz w:val="20"/>
          <w:szCs w:val="20"/>
        </w:rPr>
      </w:pPr>
      <w:r w:rsidRPr="00D87670">
        <w:rPr>
          <w:rFonts w:ascii="Times New Roman" w:hAnsi="Times New Roman"/>
          <w:b/>
          <w:sz w:val="20"/>
          <w:szCs w:val="20"/>
        </w:rPr>
        <w:t xml:space="preserve">Kata </w:t>
      </w:r>
      <w:proofErr w:type="gramStart"/>
      <w:r w:rsidRPr="00D87670">
        <w:rPr>
          <w:rFonts w:ascii="Times New Roman" w:hAnsi="Times New Roman"/>
          <w:b/>
          <w:sz w:val="20"/>
          <w:szCs w:val="20"/>
        </w:rPr>
        <w:t>kunci :</w:t>
      </w:r>
      <w:proofErr w:type="gramEnd"/>
      <w:r w:rsidRPr="00D87670">
        <w:rPr>
          <w:rFonts w:ascii="Times New Roman" w:hAnsi="Times New Roman"/>
          <w:sz w:val="20"/>
          <w:szCs w:val="20"/>
        </w:rPr>
        <w:t xml:space="preserve"> kontrol diri, prokrastinasi kerja</w:t>
      </w:r>
    </w:p>
    <w:p w14:paraId="546F9E51" w14:textId="77777777" w:rsidR="008638CD" w:rsidRDefault="008638CD">
      <w:pPr>
        <w:rPr>
          <w:rFonts w:ascii="Times New Roman" w:hAnsi="Times New Roman"/>
          <w:b/>
          <w:sz w:val="24"/>
          <w:szCs w:val="24"/>
        </w:rPr>
      </w:pPr>
      <w:r>
        <w:rPr>
          <w:rFonts w:ascii="Times New Roman" w:hAnsi="Times New Roman"/>
          <w:b/>
          <w:sz w:val="24"/>
          <w:szCs w:val="24"/>
        </w:rPr>
        <w:br w:type="page"/>
      </w:r>
    </w:p>
    <w:p w14:paraId="6A023FB7" w14:textId="77777777" w:rsidR="00D94478" w:rsidRDefault="00D94478" w:rsidP="00D94478">
      <w:pPr>
        <w:spacing w:line="240" w:lineRule="auto"/>
        <w:jc w:val="center"/>
        <w:rPr>
          <w:rFonts w:ascii="Times New Roman" w:hAnsi="Times New Roman"/>
          <w:b/>
          <w:i/>
          <w:sz w:val="24"/>
          <w:szCs w:val="24"/>
        </w:rPr>
      </w:pPr>
      <w:r>
        <w:rPr>
          <w:rFonts w:ascii="Times New Roman" w:hAnsi="Times New Roman"/>
          <w:b/>
          <w:i/>
          <w:sz w:val="24"/>
          <w:szCs w:val="24"/>
        </w:rPr>
        <w:t xml:space="preserve">THE </w:t>
      </w:r>
      <w:r w:rsidRPr="00626869">
        <w:rPr>
          <w:rFonts w:ascii="Times New Roman" w:hAnsi="Times New Roman"/>
          <w:b/>
          <w:i/>
          <w:sz w:val="24"/>
          <w:szCs w:val="24"/>
        </w:rPr>
        <w:t xml:space="preserve">RELATIONSHIP BETWEEN SELF </w:t>
      </w:r>
      <w:proofErr w:type="gramStart"/>
      <w:r w:rsidRPr="00626869">
        <w:rPr>
          <w:rFonts w:ascii="Times New Roman" w:hAnsi="Times New Roman"/>
          <w:b/>
          <w:i/>
          <w:sz w:val="24"/>
          <w:szCs w:val="24"/>
        </w:rPr>
        <w:t>CONTROL</w:t>
      </w:r>
      <w:proofErr w:type="gramEnd"/>
      <w:r w:rsidRPr="00626869">
        <w:rPr>
          <w:rFonts w:ascii="Times New Roman" w:hAnsi="Times New Roman"/>
          <w:b/>
          <w:i/>
          <w:sz w:val="24"/>
          <w:szCs w:val="24"/>
        </w:rPr>
        <w:t xml:space="preserve"> WITH WORK PROCRASTINATION IN CIVIL SERVANT</w:t>
      </w:r>
      <w:r>
        <w:rPr>
          <w:rFonts w:ascii="Times New Roman" w:hAnsi="Times New Roman"/>
          <w:b/>
          <w:i/>
          <w:sz w:val="24"/>
          <w:szCs w:val="24"/>
        </w:rPr>
        <w:t>S IN THE X YOGYAKARTA SERVICE</w:t>
      </w:r>
    </w:p>
    <w:p w14:paraId="12E28622" w14:textId="77777777" w:rsidR="00D94478" w:rsidRDefault="00D94478" w:rsidP="00D94478">
      <w:pPr>
        <w:spacing w:line="240" w:lineRule="auto"/>
        <w:jc w:val="center"/>
        <w:rPr>
          <w:rFonts w:ascii="Times New Roman" w:hAnsi="Times New Roman"/>
          <w:b/>
          <w:i/>
          <w:sz w:val="24"/>
          <w:szCs w:val="24"/>
        </w:rPr>
      </w:pPr>
    </w:p>
    <w:p w14:paraId="03A9DF7B" w14:textId="77777777" w:rsidR="00D94478" w:rsidRPr="00091240" w:rsidRDefault="00D94478" w:rsidP="00D94478">
      <w:pPr>
        <w:spacing w:line="240" w:lineRule="auto"/>
        <w:jc w:val="center"/>
        <w:rPr>
          <w:rFonts w:ascii="Times New Roman" w:hAnsi="Times New Roman"/>
          <w:b/>
          <w:bCs/>
          <w:vertAlign w:val="superscript"/>
          <w:lang w:val="id-ID"/>
        </w:rPr>
      </w:pPr>
      <w:r>
        <w:rPr>
          <w:rFonts w:ascii="Times New Roman" w:hAnsi="Times New Roman"/>
          <w:b/>
          <w:bCs/>
        </w:rPr>
        <w:t xml:space="preserve">R. Angelion Crisbony </w:t>
      </w:r>
      <w:proofErr w:type="gramStart"/>
      <w:r>
        <w:rPr>
          <w:rFonts w:ascii="Times New Roman" w:hAnsi="Times New Roman"/>
          <w:b/>
          <w:bCs/>
        </w:rPr>
        <w:t>Wibowo</w:t>
      </w:r>
      <w:r w:rsidRPr="00091240">
        <w:rPr>
          <w:rFonts w:ascii="Times New Roman" w:hAnsi="Times New Roman"/>
          <w:b/>
          <w:bCs/>
          <w:vertAlign w:val="superscript"/>
          <w:lang w:val="id-ID"/>
        </w:rPr>
        <w:t>(</w:t>
      </w:r>
      <w:proofErr w:type="gramEnd"/>
      <w:r w:rsidRPr="00091240">
        <w:rPr>
          <w:rFonts w:ascii="Times New Roman" w:hAnsi="Times New Roman"/>
          <w:b/>
          <w:bCs/>
          <w:vertAlign w:val="superscript"/>
          <w:lang w:val="id-ID"/>
        </w:rPr>
        <w:t>1)</w:t>
      </w:r>
      <w:r w:rsidRPr="00091240">
        <w:rPr>
          <w:rFonts w:ascii="Times New Roman" w:hAnsi="Times New Roman"/>
          <w:b/>
          <w:bCs/>
          <w:lang w:val="id-ID"/>
        </w:rPr>
        <w:t xml:space="preserve">, </w:t>
      </w:r>
      <w:r>
        <w:rPr>
          <w:rFonts w:ascii="Times New Roman" w:hAnsi="Times New Roman"/>
          <w:b/>
          <w:bCs/>
        </w:rPr>
        <w:t>Nur Fachmi Budi Setyawan</w:t>
      </w:r>
      <w:r w:rsidRPr="00091240">
        <w:rPr>
          <w:rFonts w:ascii="Times New Roman" w:hAnsi="Times New Roman"/>
          <w:b/>
          <w:bCs/>
          <w:vertAlign w:val="superscript"/>
          <w:lang w:val="id-ID"/>
        </w:rPr>
        <w:t>(2)</w:t>
      </w:r>
    </w:p>
    <w:p w14:paraId="26EF2D7A" w14:textId="77777777" w:rsidR="00D94478" w:rsidRPr="00091240" w:rsidRDefault="00D94478" w:rsidP="00D94478">
      <w:pPr>
        <w:spacing w:line="240" w:lineRule="auto"/>
        <w:jc w:val="center"/>
        <w:rPr>
          <w:rFonts w:ascii="Times New Roman" w:hAnsi="Times New Roman"/>
          <w:sz w:val="20"/>
          <w:szCs w:val="20"/>
        </w:rPr>
      </w:pPr>
      <w:r w:rsidRPr="00091240">
        <w:rPr>
          <w:rFonts w:ascii="Times New Roman" w:hAnsi="Times New Roman"/>
          <w:sz w:val="20"/>
          <w:szCs w:val="20"/>
        </w:rPr>
        <w:t>Fakultas Psikologi Universitas Mercu Buana Yogyakarta</w:t>
      </w:r>
    </w:p>
    <w:p w14:paraId="40B07936" w14:textId="77777777" w:rsidR="00D94478" w:rsidRPr="00091240" w:rsidRDefault="00D94478" w:rsidP="00D94478">
      <w:pPr>
        <w:spacing w:after="0" w:line="240" w:lineRule="auto"/>
        <w:jc w:val="center"/>
        <w:rPr>
          <w:sz w:val="20"/>
          <w:szCs w:val="20"/>
          <w:lang w:val="id-ID"/>
        </w:rPr>
      </w:pPr>
      <w:r w:rsidRPr="00091240">
        <w:rPr>
          <w:rFonts w:ascii="Times New Roman" w:hAnsi="Times New Roman"/>
          <w:sz w:val="20"/>
          <w:szCs w:val="20"/>
          <w:lang w:val="id-ID"/>
        </w:rPr>
        <w:t xml:space="preserve"> </w:t>
      </w:r>
      <w:hyperlink r:id="rId14" w:history="1">
        <w:r w:rsidRPr="005536F0">
          <w:rPr>
            <w:rStyle w:val="Hyperlink"/>
            <w:rFonts w:ascii="Times New Roman" w:hAnsi="Times New Roman"/>
            <w:sz w:val="20"/>
            <w:szCs w:val="20"/>
            <w:vertAlign w:val="superscript"/>
            <w:lang w:val="zh-CN"/>
          </w:rPr>
          <w:t xml:space="preserve">1 </w:t>
        </w:r>
        <w:r w:rsidRPr="005536F0">
          <w:rPr>
            <w:rStyle w:val="Hyperlink"/>
            <w:rFonts w:ascii="Times New Roman" w:hAnsi="Times New Roman"/>
            <w:sz w:val="20"/>
            <w:szCs w:val="20"/>
            <w:lang w:val="id-ID"/>
          </w:rPr>
          <w:t>crisbo</w:t>
        </w:r>
        <w:r w:rsidRPr="005536F0">
          <w:rPr>
            <w:rStyle w:val="Hyperlink"/>
            <w:rFonts w:ascii="Times New Roman" w:hAnsi="Times New Roman"/>
            <w:sz w:val="20"/>
            <w:szCs w:val="20"/>
          </w:rPr>
          <w:t>ny</w:t>
        </w:r>
        <w:r w:rsidRPr="005536F0">
          <w:rPr>
            <w:rStyle w:val="Hyperlink"/>
            <w:rFonts w:ascii="Times New Roman" w:hAnsi="Times New Roman"/>
            <w:sz w:val="20"/>
            <w:szCs w:val="20"/>
            <w:lang w:val="id-ID"/>
          </w:rPr>
          <w:t>w@gmail</w:t>
        </w:r>
        <w:r w:rsidRPr="005536F0">
          <w:rPr>
            <w:rStyle w:val="Hyperlink"/>
            <w:rFonts w:ascii="Times New Roman" w:hAnsi="Times New Roman"/>
            <w:sz w:val="20"/>
            <w:szCs w:val="20"/>
            <w:lang w:val="zh-CN"/>
          </w:rPr>
          <w:t>.com</w:t>
        </w:r>
      </w:hyperlink>
      <w:hyperlink r:id="rId15" w:history="1">
        <w:r w:rsidRPr="005536F0">
          <w:rPr>
            <w:rStyle w:val="Hyperlink"/>
            <w:rFonts w:ascii="Times New Roman" w:hAnsi="Times New Roman"/>
            <w:sz w:val="20"/>
            <w:szCs w:val="20"/>
            <w:vertAlign w:val="superscript"/>
            <w:lang w:val="zh-CN"/>
          </w:rPr>
          <w:t>2</w:t>
        </w:r>
        <w:r w:rsidRPr="005536F0">
          <w:rPr>
            <w:rStyle w:val="Hyperlink"/>
            <w:rFonts w:ascii="Times New Roman" w:hAnsi="Times New Roman"/>
            <w:sz w:val="20"/>
            <w:szCs w:val="20"/>
          </w:rPr>
          <w:t>setyawanfachmi1@gmail</w:t>
        </w:r>
        <w:r w:rsidRPr="005536F0">
          <w:rPr>
            <w:rStyle w:val="Hyperlink"/>
            <w:rFonts w:ascii="Times New Roman" w:hAnsi="Times New Roman"/>
            <w:sz w:val="20"/>
            <w:szCs w:val="20"/>
            <w:lang w:val="zh-CN"/>
          </w:rPr>
          <w:t>.com</w:t>
        </w:r>
      </w:hyperlink>
    </w:p>
    <w:p w14:paraId="4A5F610E" w14:textId="3172295F" w:rsidR="000E472A" w:rsidRDefault="000E472A" w:rsidP="008638CD">
      <w:pPr>
        <w:jc w:val="center"/>
        <w:rPr>
          <w:rFonts w:ascii="Times New Roman" w:hAnsi="Times New Roman"/>
          <w:sz w:val="20"/>
          <w:szCs w:val="20"/>
        </w:rPr>
      </w:pPr>
    </w:p>
    <w:p w14:paraId="481B1FE4" w14:textId="06A1AE06" w:rsidR="008638CD" w:rsidRPr="00377A25" w:rsidRDefault="008638CD" w:rsidP="00D94478">
      <w:pPr>
        <w:spacing w:line="240" w:lineRule="auto"/>
        <w:rPr>
          <w:rFonts w:ascii="Times New Roman" w:hAnsi="Times New Roman"/>
          <w:b/>
          <w:i/>
        </w:rPr>
      </w:pPr>
    </w:p>
    <w:p w14:paraId="746F5906" w14:textId="77777777" w:rsidR="00D94478" w:rsidRPr="00377A25" w:rsidRDefault="00D94478" w:rsidP="00D94478">
      <w:pPr>
        <w:spacing w:line="240" w:lineRule="auto"/>
        <w:jc w:val="center"/>
        <w:rPr>
          <w:rFonts w:ascii="Times New Roman" w:hAnsi="Times New Roman"/>
          <w:b/>
          <w:i/>
        </w:rPr>
      </w:pPr>
      <w:r w:rsidRPr="00377A25">
        <w:rPr>
          <w:rFonts w:ascii="Times New Roman" w:hAnsi="Times New Roman"/>
          <w:b/>
          <w:i/>
        </w:rPr>
        <w:t>Abstract</w:t>
      </w:r>
    </w:p>
    <w:p w14:paraId="6EB73CBA" w14:textId="77777777" w:rsidR="00D94478" w:rsidRDefault="00D94478" w:rsidP="00D94478">
      <w:pPr>
        <w:spacing w:line="240" w:lineRule="auto"/>
        <w:ind w:firstLine="720"/>
        <w:jc w:val="both"/>
        <w:rPr>
          <w:rFonts w:ascii="Times New Roman" w:hAnsi="Times New Roman"/>
          <w:i/>
          <w:sz w:val="20"/>
          <w:szCs w:val="20"/>
        </w:rPr>
      </w:pPr>
      <w:r w:rsidRPr="00D87670">
        <w:rPr>
          <w:rFonts w:ascii="Times New Roman" w:hAnsi="Times New Roman"/>
          <w:i/>
          <w:sz w:val="20"/>
          <w:szCs w:val="20"/>
        </w:rPr>
        <w:t>This study aims to determine the relationship between self control and work procrastination on Civil Servants. The hypothesis in this study is the negative relationship between self-control and work procrastination on Civil Servants. The subject of the study was the Civil Servants who worked at the X Yogyakarta Office who had worked for at least 1 year. Playback research subjects 43 subjects. Subjects were taken using a purporive sample with data collected using the Work Procrastination Scale and the Self Control Scale. Data were analyzed using optimizing product moment with SPSS v.23 program. Based on the results of the analysis, an assessment value of -0,849 was obtained with p = 0,000 (p &lt;0.005). This result shows a significant negative relationship between self control and work procrastination. Acceptance of the hypothesis in this study showed a coefficient of determination (R ²) of 0.721 which means that self control has a contribution of 72.1% of work procrastination and the remaining 27.9% is supported by other factors not related in this study such as external factors, time management, inadequate abilities and low difficulties, fears and challenges associated with someone and lack of confidence in abilities.</w:t>
      </w:r>
    </w:p>
    <w:p w14:paraId="05AD3648" w14:textId="77777777" w:rsidR="00D94478" w:rsidRPr="00D87670" w:rsidRDefault="00D94478" w:rsidP="00D94478">
      <w:pPr>
        <w:spacing w:line="240" w:lineRule="auto"/>
        <w:ind w:firstLine="720"/>
        <w:jc w:val="both"/>
        <w:rPr>
          <w:rFonts w:ascii="Times New Roman" w:hAnsi="Times New Roman"/>
          <w:i/>
          <w:sz w:val="20"/>
          <w:szCs w:val="20"/>
        </w:rPr>
      </w:pPr>
    </w:p>
    <w:p w14:paraId="56B247D6" w14:textId="2CDBD9CD" w:rsidR="008638CD" w:rsidRPr="00D94478" w:rsidRDefault="008638CD" w:rsidP="00D94478">
      <w:pPr>
        <w:spacing w:line="240" w:lineRule="auto"/>
        <w:jc w:val="both"/>
        <w:rPr>
          <w:rFonts w:ascii="Times New Roman" w:hAnsi="Times New Roman"/>
          <w:i/>
          <w:sz w:val="20"/>
          <w:szCs w:val="20"/>
        </w:rPr>
      </w:pPr>
      <w:r w:rsidRPr="00D94478">
        <w:rPr>
          <w:rFonts w:ascii="Times New Roman" w:hAnsi="Times New Roman"/>
          <w:b/>
          <w:i/>
          <w:sz w:val="20"/>
          <w:szCs w:val="20"/>
        </w:rPr>
        <w:t>Keywords</w:t>
      </w:r>
      <w:r w:rsidRPr="00D94478">
        <w:rPr>
          <w:rFonts w:ascii="Times New Roman" w:hAnsi="Times New Roman"/>
          <w:i/>
          <w:sz w:val="20"/>
          <w:szCs w:val="20"/>
        </w:rPr>
        <w:t>:</w:t>
      </w:r>
      <w:r w:rsidR="00D94478" w:rsidRPr="00D94478">
        <w:rPr>
          <w:rFonts w:ascii="Times New Roman" w:hAnsi="Times New Roman"/>
          <w:i/>
          <w:sz w:val="20"/>
          <w:szCs w:val="20"/>
        </w:rPr>
        <w:t xml:space="preserve"> </w:t>
      </w:r>
      <w:r w:rsidR="00D94478" w:rsidRPr="00D87670">
        <w:rPr>
          <w:rFonts w:ascii="Times New Roman" w:hAnsi="Times New Roman"/>
          <w:i/>
          <w:sz w:val="20"/>
          <w:szCs w:val="20"/>
        </w:rPr>
        <w:t>self control, work procrastination</w:t>
      </w:r>
    </w:p>
    <w:p w14:paraId="107AC139" w14:textId="77777777" w:rsidR="000405D5" w:rsidRPr="00091240" w:rsidRDefault="000405D5" w:rsidP="00D94478">
      <w:pPr>
        <w:spacing w:after="0" w:line="240" w:lineRule="auto"/>
        <w:jc w:val="both"/>
        <w:rPr>
          <w:rFonts w:ascii="Times New Roman" w:hAnsi="Times New Roman"/>
          <w:i/>
          <w:iCs/>
        </w:rPr>
      </w:pPr>
      <w:r w:rsidRPr="00091240">
        <w:rPr>
          <w:rFonts w:ascii="Times New Roman" w:hAnsi="Times New Roman"/>
          <w:i/>
          <w:iCs/>
        </w:rPr>
        <w:t xml:space="preserve"> </w:t>
      </w:r>
    </w:p>
    <w:p w14:paraId="50537170" w14:textId="77777777" w:rsidR="000405D5" w:rsidRPr="00091240" w:rsidRDefault="000405D5" w:rsidP="00D94478">
      <w:pPr>
        <w:spacing w:after="0" w:line="240" w:lineRule="auto"/>
        <w:jc w:val="both"/>
        <w:rPr>
          <w:rFonts w:ascii="Times New Roman" w:hAnsi="Times New Roman"/>
        </w:rPr>
      </w:pPr>
    </w:p>
    <w:p w14:paraId="2C33A556" w14:textId="77777777" w:rsidR="000405D5" w:rsidRPr="00091240" w:rsidRDefault="000405D5" w:rsidP="00D94478">
      <w:pPr>
        <w:spacing w:after="0" w:line="240" w:lineRule="auto"/>
        <w:jc w:val="both"/>
        <w:rPr>
          <w:rFonts w:ascii="Times New Roman" w:hAnsi="Times New Roman"/>
        </w:rPr>
        <w:sectPr w:rsidR="000405D5" w:rsidRPr="00091240" w:rsidSect="000405D5">
          <w:headerReference w:type="default" r:id="rId16"/>
          <w:footerReference w:type="default" r:id="rId17"/>
          <w:pgSz w:w="11906" w:h="16838"/>
          <w:pgMar w:top="2268" w:right="1701" w:bottom="1701" w:left="2268" w:header="709" w:footer="709" w:gutter="0"/>
          <w:pgNumType w:start="1"/>
          <w:cols w:space="708"/>
          <w:docGrid w:linePitch="360"/>
        </w:sectPr>
      </w:pPr>
    </w:p>
    <w:p w14:paraId="545AB14D" w14:textId="77777777" w:rsidR="000405D5" w:rsidRPr="00091240" w:rsidRDefault="000405D5" w:rsidP="00B71171">
      <w:pPr>
        <w:spacing w:after="0" w:line="360" w:lineRule="auto"/>
        <w:jc w:val="both"/>
        <w:rPr>
          <w:rFonts w:ascii="Times New Roman" w:hAnsi="Times New Roman"/>
          <w:b/>
        </w:rPr>
      </w:pPr>
      <w:r w:rsidRPr="00091240">
        <w:rPr>
          <w:rFonts w:ascii="Times New Roman" w:hAnsi="Times New Roman"/>
          <w:b/>
        </w:rPr>
        <w:t>PENDAHULUAN</w:t>
      </w:r>
    </w:p>
    <w:p w14:paraId="021A75CD" w14:textId="77777777" w:rsidR="00D94478" w:rsidRPr="00D94478" w:rsidRDefault="00D94478" w:rsidP="00D94478">
      <w:pPr>
        <w:spacing w:line="360" w:lineRule="auto"/>
        <w:ind w:firstLine="720"/>
        <w:jc w:val="both"/>
        <w:rPr>
          <w:rFonts w:ascii="Times New Roman" w:hAnsi="Times New Roman"/>
        </w:rPr>
      </w:pPr>
      <w:r w:rsidRPr="00D94478">
        <w:rPr>
          <w:rFonts w:ascii="Times New Roman" w:hAnsi="Times New Roman"/>
        </w:rPr>
        <w:t xml:space="preserve">Pada era modern sumber daya manusia tetap memegang peran penting meskipun peran teknologi semakin dominan. Sumber daya manusia merupakan komponen vital dalam sebuah organisasi dalam mencapai tujuannya. Pada dasarnya organisasi sumber daya manusialah yang </w:t>
      </w:r>
      <w:proofErr w:type="gramStart"/>
      <w:r w:rsidRPr="00D94478">
        <w:rPr>
          <w:rFonts w:ascii="Times New Roman" w:hAnsi="Times New Roman"/>
        </w:rPr>
        <w:t>akan</w:t>
      </w:r>
      <w:proofErr w:type="gramEnd"/>
      <w:r w:rsidRPr="00D94478">
        <w:rPr>
          <w:rFonts w:ascii="Times New Roman" w:hAnsi="Times New Roman"/>
        </w:rPr>
        <w:t xml:space="preserve"> menentukan keefektifan dan mempunyai pengaruh besar di organisasi tersebut. Setiap organisasi pasti akan berharap apabila sumber daya manusianya dapat berkontribusi secara maksimal </w:t>
      </w:r>
      <w:r w:rsidRPr="00D94478">
        <w:rPr>
          <w:rFonts w:ascii="Times New Roman" w:hAnsi="Times New Roman"/>
        </w:rPr>
        <w:fldChar w:fldCharType="begin" w:fldLock="1"/>
      </w:r>
      <w:r w:rsidRPr="00D94478">
        <w:rPr>
          <w:rFonts w:ascii="Times New Roman" w:hAnsi="Times New Roman"/>
        </w:rPr>
        <w:instrText>ADDIN CSL_CITATION {"citationItems":[{"id":"ITEM-1","itemData":{"DOI":"10.14710/jpu.14.1.1-8","author":[{"dropping-particle":"","family":"Tentama","given":"Fatwa","non-dropping-particle":"","parse-names":false,"suffix":""}],"id":"ITEM-1","issue":"1","issued":{"date-parts":[["2015"]]},"title":"Peran kepuasan kerja terhadap kinerja pada guru pegawai negeri sipil ( PNS ) di Yogyakarta","type":"article-journal","volume":"14"},"uris":["http://www.mendeley.com/documents/?uuid=951c3e41-5ba9-474a-813e-76f53862f44c"]}],"mendeley":{"formattedCitation":"(Tentama, 2015)","plainTextFormattedCitation":"(Tentama, 2015)","previouslyFormattedCitation":"(Tentama, 2015)"},"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Tentama, 2015)</w:t>
      </w:r>
      <w:r w:rsidRPr="00D94478">
        <w:rPr>
          <w:rFonts w:ascii="Times New Roman" w:hAnsi="Times New Roman"/>
        </w:rPr>
        <w:fldChar w:fldCharType="end"/>
      </w:r>
      <w:r w:rsidRPr="00D94478">
        <w:rPr>
          <w:rFonts w:ascii="Times New Roman" w:hAnsi="Times New Roman"/>
        </w:rPr>
        <w:t xml:space="preserve">. Menurut </w:t>
      </w:r>
      <w:r w:rsidRPr="00D94478">
        <w:rPr>
          <w:rFonts w:ascii="Times New Roman" w:hAnsi="Times New Roman"/>
        </w:rPr>
        <w:fldChar w:fldCharType="begin" w:fldLock="1"/>
      </w:r>
      <w:r w:rsidRPr="00D94478">
        <w:rPr>
          <w:rFonts w:ascii="Times New Roman" w:hAnsi="Times New Roman"/>
        </w:rPr>
        <w:instrText>ADDIN CSL_CITATION {"citationItems":[{"id":"ITEM-1","itemData":{"author":[{"dropping-particle":"","family":"Prasetyarini","given":"Diana Rosalita","non-dropping-particle":"","parse-names":false,"suffix":""}],"id":"ITEM-1","issue":"3","issued":{"date-parts":[["2017"]]},"page":"1-7","title":"Hubungan beban kerja dengan prokrastinasi kerja pada karyawan PT. Parewa Asian Katering","type":"article-journal","volume":"4"},"uris":["http://www.mendeley.com/documents/?uuid=14575808-0cec-4d9c-91f0-66d35c372a26"]}],"mendeley":{"formattedCitation":"(Prasetyarini, 2017)","manualFormatting":"Prasetyarini (2017)","plainTextFormattedCitation":"(Prasetyarini, 2017)","previouslyFormattedCitation":"(Prasetyarini, 2017)"},"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Prasetyarini (2017)</w:t>
      </w:r>
      <w:r w:rsidRPr="00D94478">
        <w:rPr>
          <w:rFonts w:ascii="Times New Roman" w:hAnsi="Times New Roman"/>
        </w:rPr>
        <w:fldChar w:fldCharType="end"/>
      </w:r>
      <w:r w:rsidRPr="00D94478">
        <w:rPr>
          <w:rFonts w:ascii="Times New Roman" w:hAnsi="Times New Roman"/>
        </w:rPr>
        <w:t xml:space="preserve"> bahwa sumber daya memiliki peran penting untuk kelangsungan suatu oragnisasi, baik dalam kemajuan suatu perusahaan ataupun kemunduran suatu perusahaan. Karena salah satu faktor penentu berhasil atau gagalnya organisasi adalah faktor SDM. Keunggulan mutu bersaing suatu organisasi sangat ditentukan oleh mutu SDMnya. Memiliki sumber daya manusia yang sesuai dengan kebutuhan merupakan keuntungan tersendiri bagi organisasi. Dengan adanya sumber daya tepat, maka akan membantu dalam tercapainya tujuan organisasi </w:t>
      </w:r>
      <w:r w:rsidRPr="00D94478">
        <w:rPr>
          <w:rFonts w:ascii="Times New Roman" w:hAnsi="Times New Roman"/>
        </w:rPr>
        <w:fldChar w:fldCharType="begin" w:fldLock="1"/>
      </w:r>
      <w:r w:rsidRPr="00D94478">
        <w:rPr>
          <w:rFonts w:ascii="Times New Roman" w:hAnsi="Times New Roman"/>
        </w:rPr>
        <w:instrText>ADDIN CSL_CITATION {"citationItems":[{"id":"ITEM-1","itemData":{"author":[{"dropping-particle":"","family":"Saputra","given":"Sebastianus Dhimas Rangga","non-dropping-particle":"","parse-names":false,"suffix":""},{"dropping-particle":"","family":"Hindiarto","given":"Ferdinand","non-dropping-particle":"","parse-names":false,"suffix":""}],"container-title":"Jurnal Psikodimensia","id":"ITEM-1","issue":"1","issued":{"date-parts":[["2015"]]},"page":"49-66","title":"Hubungan antara kualitas interaksi sosial atasan bawahan dan persepsi terhadap kompensasi dengan komitmen organisasi pada member perusahaan multi level marketing pt. herbalife indonesia","type":"article-journal","volume":"14"},"uris":["http://www.mendeley.com/documents/?uuid=c6326fa9-cb2e-4ed0-a498-905c848185d2"]}],"mendeley":{"formattedCitation":"(Saputra &amp; Hindiarto, 2015)","plainTextFormattedCitation":"(Saputra &amp; Hindiarto, 2015)","previouslyFormattedCitation":"(Saputra &amp; Hindiarto, 2015)"},"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Saputra &amp; Hindiarto, 2015)</w:t>
      </w:r>
      <w:r w:rsidRPr="00D94478">
        <w:rPr>
          <w:rFonts w:ascii="Times New Roman" w:hAnsi="Times New Roman"/>
        </w:rPr>
        <w:fldChar w:fldCharType="end"/>
      </w:r>
      <w:r w:rsidRPr="00D94478">
        <w:rPr>
          <w:rFonts w:ascii="Times New Roman" w:hAnsi="Times New Roman"/>
        </w:rPr>
        <w:t xml:space="preserve">. </w:t>
      </w:r>
    </w:p>
    <w:p w14:paraId="4C25F065" w14:textId="77777777" w:rsidR="00D94478" w:rsidRPr="00D94478" w:rsidRDefault="00D94478" w:rsidP="00D94478">
      <w:pPr>
        <w:spacing w:line="360" w:lineRule="auto"/>
        <w:ind w:firstLine="720"/>
        <w:jc w:val="both"/>
        <w:rPr>
          <w:rFonts w:ascii="Times New Roman" w:hAnsi="Times New Roman"/>
        </w:rPr>
      </w:pPr>
      <w:r w:rsidRPr="00D94478">
        <w:rPr>
          <w:rFonts w:ascii="Times New Roman" w:hAnsi="Times New Roman"/>
        </w:rPr>
        <w:t xml:space="preserve"> Pegawai Negeri Sipil atau yang biasa di sebut dengan (PNS) merupakan salah satu sumber daya manusia yang juga penting untuk diperhatiakan, karena jalannya roda pemerintah tergantung pada kinerja PNS tersebut. Pegawai Negeri Sipil (PNS) adalah salah satu jenis Kepegawaian Negeri di samping anggota TNI dan Anggota POLRI. Pada Undang-Undang No. 43 Th. 1999 pasal 1 ayat 1 dijelaskan bahwa Pegawai Negeri merupakan warga negara RI yang telah memenuhi syarat yang ditentukan, diangkat oleh pejabat yang berwenang dan diserahi tugas dalam suatu jabatan negeri, atau diserahi tugas negara lainnya, dan digaji berdasarkan peraturan perundang-undangan yang berlaku. Salah satu pegawai negeri sipil adalah yang bekerja di Dinas X Yogyakarta. </w:t>
      </w:r>
      <w:r w:rsidRPr="00D94478">
        <w:rPr>
          <w:rFonts w:ascii="Times New Roman" w:hAnsi="Times New Roman"/>
          <w:shd w:val="clear" w:color="auto" w:fill="FFFFFF"/>
        </w:rPr>
        <w:t xml:space="preserve">Dinas X Yogyakarta ini dibentuk </w:t>
      </w:r>
      <w:proofErr w:type="gramStart"/>
      <w:r w:rsidRPr="00D94478">
        <w:rPr>
          <w:rFonts w:ascii="Times New Roman" w:hAnsi="Times New Roman"/>
          <w:shd w:val="clear" w:color="auto" w:fill="FFFFFF"/>
        </w:rPr>
        <w:t>berdasarkan  Perdais</w:t>
      </w:r>
      <w:proofErr w:type="gramEnd"/>
      <w:r w:rsidRPr="00D94478">
        <w:rPr>
          <w:rFonts w:ascii="Times New Roman" w:hAnsi="Times New Roman"/>
          <w:shd w:val="clear" w:color="auto" w:fill="FFFFFF"/>
        </w:rPr>
        <w:t xml:space="preserve"> Nomor 1 Tahun 2018 tentang Kelembagaan Pemerintah Daerah Istimewa Yogyakarta. Secara fungsi Dinas X DIY mempunyai tugas membantu Gubernur melaksanakan urusan pemerintahan bidang pendidikan dan urusan pemerintahan bidang kepemudaan dan olahraga. </w:t>
      </w:r>
    </w:p>
    <w:p w14:paraId="66843200" w14:textId="77777777" w:rsidR="00D94478" w:rsidRPr="00D94478" w:rsidRDefault="00D94478" w:rsidP="00D94478">
      <w:pPr>
        <w:spacing w:line="360" w:lineRule="auto"/>
        <w:ind w:firstLine="720"/>
        <w:jc w:val="both"/>
        <w:rPr>
          <w:rFonts w:ascii="Times New Roman" w:hAnsi="Times New Roman"/>
        </w:rPr>
      </w:pPr>
      <w:r w:rsidRPr="00D94478">
        <w:rPr>
          <w:rFonts w:ascii="Times New Roman" w:hAnsi="Times New Roman"/>
        </w:rPr>
        <w:t xml:space="preserve">Sebagai instansi pemerintah yang merupakan penyambung atau penghubung antara negara dengan rakyatnya, dituntutlah untuk terus meningkatkan kualitas sumber daya manusia agar dapat melakukan pembaharuan sehingga roda pemerintahan dapat berjalan dengan lebih baik </w:t>
      </w:r>
      <w:r w:rsidRPr="00D94478">
        <w:rPr>
          <w:rFonts w:ascii="Times New Roman" w:hAnsi="Times New Roman"/>
        </w:rPr>
        <w:fldChar w:fldCharType="begin" w:fldLock="1"/>
      </w:r>
      <w:r w:rsidRPr="00D94478">
        <w:rPr>
          <w:rFonts w:ascii="Times New Roman" w:hAnsi="Times New Roman"/>
        </w:rPr>
        <w:instrText>ADDIN CSL_CITATION {"citationItems":[{"id":"ITEM-1","itemData":{"author":[{"dropping-particle":"","family":"Megawati","given":"","non-dropping-particle":"","parse-names":false,"suffix":""}],"container-title":"Jurnal Ilmiah Psikologi","id":"ITEM-1","issue":"2","issued":{"date-parts":[["2009"]]},"title":"Hubungan antara manajemen diri dengan prokrastinasi kerja pada pegawai negeri sipil","type":"article-journal","volume":"8"},"uris":["http://www.mendeley.com/documents/?uuid=8f3347c7-3003-466f-9ee9-5c2e550db3fe"]}],"mendeley":{"formattedCitation":"(Megawati, 2009)","plainTextFormattedCitation":"(Megawati, 2009)","previouslyFormattedCitation":"(Megawati, 2009)"},"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Megawati, 2009)</w:t>
      </w:r>
      <w:r w:rsidRPr="00D94478">
        <w:rPr>
          <w:rFonts w:ascii="Times New Roman" w:hAnsi="Times New Roman"/>
        </w:rPr>
        <w:fldChar w:fldCharType="end"/>
      </w:r>
      <w:r w:rsidRPr="00D94478">
        <w:rPr>
          <w:rFonts w:ascii="Times New Roman" w:hAnsi="Times New Roman"/>
        </w:rPr>
        <w:t xml:space="preserve">. </w:t>
      </w:r>
      <w:r w:rsidRPr="00D94478">
        <w:rPr>
          <w:rFonts w:ascii="Times New Roman" w:hAnsi="Times New Roman"/>
        </w:rPr>
        <w:fldChar w:fldCharType="begin" w:fldLock="1"/>
      </w:r>
      <w:r w:rsidRPr="00D94478">
        <w:rPr>
          <w:rFonts w:ascii="Times New Roman" w:hAnsi="Times New Roman"/>
        </w:rPr>
        <w:instrText>ADDIN CSL_CITATION {"citationItems":[{"id":"ITEM-1","itemData":{"author":[{"dropping-particle":"","family":"Musanef","given":"","non-dropping-particle":"","parse-names":false,"suffix":""}],"id":"ITEM-1","issued":{"date-parts":[["2002"]]},"publisher":"Rajawali","publisher-place":"Jakarta","title":"Manajemen kepegawaian di Indonesia","type":"book"},"uris":["http://www.mendeley.com/documents/?uuid=3a748aae-9eb4-4481-ba02-3fba8bf5749d"]}],"mendeley":{"formattedCitation":"(Musanef, 2002)","manualFormatting":"Musanef (2002)","plainTextFormattedCitation":"(Musanef, 2002)","previouslyFormattedCitation":"(Musanef, 2002)"},"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Musanef (2002)</w:t>
      </w:r>
      <w:r w:rsidRPr="00D94478">
        <w:rPr>
          <w:rFonts w:ascii="Times New Roman" w:hAnsi="Times New Roman"/>
        </w:rPr>
        <w:fldChar w:fldCharType="end"/>
      </w:r>
      <w:r w:rsidRPr="00D94478">
        <w:rPr>
          <w:rFonts w:ascii="Times New Roman" w:hAnsi="Times New Roman"/>
        </w:rPr>
        <w:t xml:space="preserve"> mengatakan bahwa Pegawai Negeri Sipil (PNS) adalah peletak dasar pelaksana sistem pemerintahan sehingga mereka dituntut untuk selalu menunjukkan kinerja yang baik dalam memberikan pelayanan kepada masyarakat. Oleh sebab itu Pegawai negeri sipil (PNS) merupakan salah satu sumber daya manusia yang masih perlu untuk ditingkatkan kualitasnya, hal ini dikarenakan fenomena-fenomena yang terjadi di Indonesia mengenai penundaan pekerjaan, ternyata memperlihatkan bahwa tidak hanya terjadi dikalangan karyawan swasta saja, tetapi dikalangan pegawai negeri sipil juga dapat terjadi penundaan pekerjaan </w:t>
      </w:r>
      <w:r w:rsidRPr="00D94478">
        <w:rPr>
          <w:rFonts w:ascii="Times New Roman" w:hAnsi="Times New Roman"/>
        </w:rPr>
        <w:fldChar w:fldCharType="begin" w:fldLock="1"/>
      </w:r>
      <w:r w:rsidRPr="00D94478">
        <w:rPr>
          <w:rFonts w:ascii="Times New Roman" w:hAnsi="Times New Roman"/>
        </w:rPr>
        <w:instrText>ADDIN CSL_CITATION {"citationItems":[{"id":"ITEM-1","itemData":{"author":[{"dropping-particle":"","family":"Andriani","given":"Devi","non-dropping-particle":"","parse-names":false,"suffix":""}],"id":"ITEM-1","issue":"1","issued":{"date-parts":[["2017"]]},"page":"1-15","title":"Hubungan antara Cyberloafing dengan prokrastinasi kerja pada pegawai negeri sipil (PNS) di kantor dinas pekerjaan umum Provinsi Kalimantan Timur Kota Samarinda","type":"article-journal","volume":"5"},"uris":["http://www.mendeley.com/documents/?uuid=02640221-98a5-4d5a-af01-986cf98f7287"]}],"mendeley":{"formattedCitation":"(Andriani, 2017)","plainTextFormattedCitation":"(Andriani, 2017)","previouslyFormattedCitation":"(Andriani, 2017)"},"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Andriani, 2017)</w:t>
      </w:r>
      <w:r w:rsidRPr="00D94478">
        <w:rPr>
          <w:rFonts w:ascii="Times New Roman" w:hAnsi="Times New Roman"/>
        </w:rPr>
        <w:fldChar w:fldCharType="end"/>
      </w:r>
      <w:r w:rsidRPr="00D94478">
        <w:rPr>
          <w:rFonts w:ascii="Times New Roman" w:hAnsi="Times New Roman"/>
        </w:rPr>
        <w:t>. Hal ini terjadi karena didalam kehidupan sehari-hari sering kali masih terdapat karyawan yang mengalami kesulitan dalam penggunaan waktu yang efektif dan efisien dalam bekerja sehingga membuat terjadinya prokrastinasi (</w:t>
      </w:r>
      <w:r w:rsidRPr="00D94478">
        <w:rPr>
          <w:rFonts w:ascii="Times New Roman" w:hAnsi="Times New Roman"/>
          <w:noProof/>
        </w:rPr>
        <w:t xml:space="preserve">Prasetyarini,2017). </w:t>
      </w:r>
      <w:r w:rsidRPr="00D94478">
        <w:rPr>
          <w:rFonts w:ascii="Times New Roman" w:hAnsi="Times New Roman"/>
        </w:rPr>
        <w:t>Salah satu sikap yang harus dimiliki oleh pegawai negeri sipil adalah mampu menggunakan dan mengelola waktu dengan benar dalam unjuk kerja atau kinerja mereka, karena kinerja yang efisien waktu akan menampilkan perilaku menghargai waktu (</w:t>
      </w:r>
      <w:r w:rsidRPr="00D94478">
        <w:rPr>
          <w:rFonts w:ascii="Times New Roman" w:hAnsi="Times New Roman"/>
        </w:rPr>
        <w:fldChar w:fldCharType="begin" w:fldLock="1"/>
      </w:r>
      <w:r w:rsidRPr="00D94478">
        <w:rPr>
          <w:rFonts w:ascii="Times New Roman" w:hAnsi="Times New Roman"/>
        </w:rPr>
        <w:instrText>ADDIN CSL_CITATION {"citationItems":[{"id":"ITEM-1","itemData":{"author":[{"dropping-particle":"","family":"Tamim","given":"Djoenaedi","non-dropping-particle":"","parse-names":false,"suffix":""}],"id":"ITEM-1","issued":{"date-parts":[["2002"]]},"publisher":"STIA-LAN","publisher-place":"Jakarta","title":"Beberapa masalah yang dihadapi bidang administrasi pemerintah dalam penyelenggaraan tugas umum pemerintahan dan pembangunan di instansi pemerintah","type":"book"},"uris":["http://www.mendeley.com/documents/?uuid=55fe6072-cd97-49b1-b11a-967a0238a8bc"]}],"mendeley":{"formattedCitation":"(Tamim, 2002)","manualFormatting":"Tamim, 2002)","plainTextFormattedCitation":"(Tamim, 2002)","previouslyFormattedCitation":"(Tamim, 2002)"},"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Tamim, 2002)</w:t>
      </w:r>
      <w:r w:rsidRPr="00D94478">
        <w:rPr>
          <w:rFonts w:ascii="Times New Roman" w:hAnsi="Times New Roman"/>
        </w:rPr>
        <w:fldChar w:fldCharType="end"/>
      </w:r>
      <w:r w:rsidRPr="00D94478">
        <w:rPr>
          <w:rFonts w:ascii="Times New Roman" w:hAnsi="Times New Roman"/>
        </w:rPr>
        <w:t xml:space="preserve">. Seorang pegawai yang memiliki perilaku menghargai waktu </w:t>
      </w:r>
      <w:proofErr w:type="gramStart"/>
      <w:r w:rsidRPr="00D94478">
        <w:rPr>
          <w:rFonts w:ascii="Times New Roman" w:hAnsi="Times New Roman"/>
        </w:rPr>
        <w:t>akan</w:t>
      </w:r>
      <w:proofErr w:type="gramEnd"/>
      <w:r w:rsidRPr="00D94478">
        <w:rPr>
          <w:rFonts w:ascii="Times New Roman" w:hAnsi="Times New Roman"/>
        </w:rPr>
        <w:t xml:space="preserve"> mampu bekerja secara efisien. Efisien diartikan sebagai cermat dan tidak membuang-buang waktu. Pedoman bekerja yang efisien diantaranya seperti bekerja menurut rencana, menyusun rangkaian pekerjaan menurut urutan yang tepat, serta membiasakan diri untuk memulai dan menyelesaikan pekerjaan dengan seketika. Hal ini menunjukkan adanya perilaku menghargai waktu. Lebih lanjut keberhasilan pegawai dalam bekerja sangat tergantung pada motivasi, kesungguhan, disiplin, dan ketrampilan kerja yang dimilikinya dalam menghadapi dan mengerjakan tugas-tugasnya, terutama dengan menghargai waktu yang ada pada saat bekerja (</w:t>
      </w:r>
      <w:r w:rsidRPr="00D94478">
        <w:rPr>
          <w:rFonts w:ascii="Times New Roman" w:hAnsi="Times New Roman"/>
        </w:rPr>
        <w:fldChar w:fldCharType="begin" w:fldLock="1"/>
      </w:r>
      <w:r w:rsidRPr="00D94478">
        <w:rPr>
          <w:rFonts w:ascii="Times New Roman" w:hAnsi="Times New Roman"/>
        </w:rPr>
        <w:instrText>ADDIN CSL_CITATION {"citationItems":[{"id":"ITEM-1","itemData":{"author":[{"dropping-particle":"","family":"Anoraga","given":"Panji","non-dropping-particle":"","parse-names":false,"suffix":""}],"id":"ITEM-1","issued":{"date-parts":[["2009"]]},"publisher":"PT Rineka Cipta","publisher-place":"Jakarta","title":"Psikologi kerja cetakan kelima","type":"book"},"uris":["http://www.mendeley.com/documents/?uuid=1a064379-ebf0-4c11-a3ff-0b787ee2a015"]}],"mendeley":{"formattedCitation":"(Anoraga, 2009)","manualFormatting":"Anoraga, 2009)","plainTextFormattedCitation":"(Anoraga, 2009)","previouslyFormattedCitation":"(Anoraga, 2009)"},"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Anoraga, 2009)</w:t>
      </w:r>
      <w:r w:rsidRPr="00D94478">
        <w:rPr>
          <w:rFonts w:ascii="Times New Roman" w:hAnsi="Times New Roman"/>
        </w:rPr>
        <w:fldChar w:fldCharType="end"/>
      </w:r>
      <w:r w:rsidRPr="00D94478">
        <w:rPr>
          <w:rFonts w:ascii="Times New Roman" w:hAnsi="Times New Roman"/>
        </w:rPr>
        <w:t xml:space="preserve">. </w:t>
      </w:r>
    </w:p>
    <w:p w14:paraId="787F1CA3" w14:textId="77777777" w:rsidR="00D94478" w:rsidRPr="00D94478" w:rsidRDefault="00D94478" w:rsidP="00D94478">
      <w:pPr>
        <w:spacing w:line="360" w:lineRule="auto"/>
        <w:ind w:firstLine="720"/>
        <w:jc w:val="both"/>
        <w:rPr>
          <w:rFonts w:ascii="Times New Roman" w:hAnsi="Times New Roman"/>
        </w:rPr>
      </w:pPr>
      <w:r w:rsidRPr="00D94478">
        <w:rPr>
          <w:rFonts w:ascii="Times New Roman" w:hAnsi="Times New Roman"/>
        </w:rPr>
        <w:t xml:space="preserve">Prasetyarini (2017) citra instansi atau perusahaan dapat terkena masalah apabila terjadi penundaan kerja di dalamnya. Secara nyata penundaan dapat memberikan dampak pada kinerja karyawan seperti menjadi berkurangnya rasa tanggung jawab, banyak waktu yang terbuang sia-sia, dapat memunculkan konflik antara dirinya, dan apabila perilaku penundaan tersebut dilakukan terus- menerus </w:t>
      </w:r>
      <w:proofErr w:type="gramStart"/>
      <w:r w:rsidRPr="00D94478">
        <w:rPr>
          <w:rFonts w:ascii="Times New Roman" w:hAnsi="Times New Roman"/>
        </w:rPr>
        <w:t>akan</w:t>
      </w:r>
      <w:proofErr w:type="gramEnd"/>
      <w:r w:rsidRPr="00D94478">
        <w:rPr>
          <w:rFonts w:ascii="Times New Roman" w:hAnsi="Times New Roman"/>
        </w:rPr>
        <w:t xml:space="preserve"> mengakibatkan produktivitas kinerja menurun. Nurhayati (2015) menyatakan bahwa jika seseorang karyawan melakukan prokrastinasi atau penundaan dalam pekerjaannya, maka </w:t>
      </w:r>
      <w:proofErr w:type="gramStart"/>
      <w:r w:rsidRPr="00D94478">
        <w:rPr>
          <w:rFonts w:ascii="Times New Roman" w:hAnsi="Times New Roman"/>
        </w:rPr>
        <w:t>akan</w:t>
      </w:r>
      <w:proofErr w:type="gramEnd"/>
      <w:r w:rsidRPr="00D94478">
        <w:rPr>
          <w:rFonts w:ascii="Times New Roman" w:hAnsi="Times New Roman"/>
        </w:rPr>
        <w:t xml:space="preserve"> timbul masalah dalam pekerjaan yang mereka tunda. Pekerjaan karyawan tersebut </w:t>
      </w:r>
      <w:proofErr w:type="gramStart"/>
      <w:r w:rsidRPr="00D94478">
        <w:rPr>
          <w:rFonts w:ascii="Times New Roman" w:hAnsi="Times New Roman"/>
        </w:rPr>
        <w:t>akan</w:t>
      </w:r>
      <w:proofErr w:type="gramEnd"/>
      <w:r w:rsidRPr="00D94478">
        <w:rPr>
          <w:rFonts w:ascii="Times New Roman" w:hAnsi="Times New Roman"/>
        </w:rPr>
        <w:t xml:space="preserve"> terus menumpuk, sehingga semakin terbebani dengan pekerjaan tersebut. Mereka </w:t>
      </w:r>
      <w:proofErr w:type="gramStart"/>
      <w:r w:rsidRPr="00D94478">
        <w:rPr>
          <w:rFonts w:ascii="Times New Roman" w:hAnsi="Times New Roman"/>
        </w:rPr>
        <w:t>akan</w:t>
      </w:r>
      <w:proofErr w:type="gramEnd"/>
      <w:r w:rsidRPr="00D94478">
        <w:rPr>
          <w:rFonts w:ascii="Times New Roman" w:hAnsi="Times New Roman"/>
        </w:rPr>
        <w:t xml:space="preserve"> dikejar batas waktu penyelesaian pekerjaan dengan target yang harus dipenuhi, padahal pekerjaan tersebut tertunda.</w:t>
      </w:r>
    </w:p>
    <w:p w14:paraId="3F7A95F9" w14:textId="77777777" w:rsidR="00D94478" w:rsidRPr="00D94478" w:rsidRDefault="00D94478" w:rsidP="00D94478">
      <w:pPr>
        <w:spacing w:line="360" w:lineRule="auto"/>
        <w:ind w:firstLine="720"/>
        <w:jc w:val="both"/>
        <w:rPr>
          <w:rFonts w:ascii="Times New Roman" w:hAnsi="Times New Roman"/>
        </w:rPr>
      </w:pPr>
      <w:r w:rsidRPr="00D94478">
        <w:rPr>
          <w:rFonts w:ascii="Times New Roman" w:eastAsia="Times New Roman" w:hAnsi="Times New Roman"/>
        </w:rPr>
        <w:t xml:space="preserve">Ferrari (dalam </w:t>
      </w:r>
      <w:r w:rsidRPr="00D94478">
        <w:rPr>
          <w:rFonts w:ascii="Times New Roman" w:eastAsia="Times New Roman" w:hAnsi="Times New Roman"/>
        </w:rPr>
        <w:fldChar w:fldCharType="begin" w:fldLock="1"/>
      </w:r>
      <w:r w:rsidRPr="00D94478">
        <w:rPr>
          <w:rFonts w:ascii="Times New Roman" w:eastAsia="Times New Roman" w:hAnsi="Times New Roman"/>
        </w:rPr>
        <w:instrText>ADDIN CSL_CITATION {"citationItems":[{"id":"ITEM-1","itemData":{"author":[{"dropping-particle":"","family":"Ghufron","given":"M. Nur","non-dropping-particle":"","parse-names":false,"suffix":""},{"dropping-particle":"","family":"Risnawati","given":"Rini","non-dropping-particle":"","parse-names":false,"suffix":""}],"id":"ITEM-1","issued":{"date-parts":[["2012"]]},"publisher":"Ar Ruzz Media","publisher-place":"Yogyakarta","title":"Teori-teori psikologi","type":"book"},"uris":["http://www.mendeley.com/documents/?uuid=8a1f58ed-5a01-4790-ba50-863d7cdc94e8"]}],"mendeley":{"formattedCitation":"(Ghufron &amp; Risnawati, 2012)","manualFormatting":"Ghufron dan Risnawati, 2012)","plainTextFormattedCitation":"(Ghufron &amp; Risnawati, 2012)","previouslyFormattedCitation":"(Ghufron &amp; Risnawati, 2012)"},"properties":{"noteIndex":0},"schema":"https://github.com/citation-style-language/schema/raw/master/csl-citation.json"}</w:instrText>
      </w:r>
      <w:r w:rsidRPr="00D94478">
        <w:rPr>
          <w:rFonts w:ascii="Times New Roman" w:eastAsia="Times New Roman" w:hAnsi="Times New Roman"/>
        </w:rPr>
        <w:fldChar w:fldCharType="separate"/>
      </w:r>
      <w:r w:rsidRPr="00D94478">
        <w:rPr>
          <w:rFonts w:ascii="Times New Roman" w:eastAsia="Times New Roman" w:hAnsi="Times New Roman"/>
          <w:noProof/>
        </w:rPr>
        <w:t>Ghufron dan Risnawati, 2012)</w:t>
      </w:r>
      <w:r w:rsidRPr="00D94478">
        <w:rPr>
          <w:rFonts w:ascii="Times New Roman" w:eastAsia="Times New Roman" w:hAnsi="Times New Roman"/>
        </w:rPr>
        <w:fldChar w:fldCharType="end"/>
      </w:r>
      <w:r w:rsidRPr="00D94478">
        <w:rPr>
          <w:rFonts w:ascii="Times New Roman" w:eastAsia="Times New Roman" w:hAnsi="Times New Roman"/>
        </w:rPr>
        <w:t xml:space="preserve"> menjelaskan bahwa prokrastinasi adalah perilaku menunda yang dilakukan oleh individu dalam melaksanakan suatu pekerjaan atau tugas yang menyebabkan perasaan yang tidak nyaman</w:t>
      </w:r>
      <w:r w:rsidRPr="00D94478">
        <w:rPr>
          <w:rFonts w:ascii="Times New Roman" w:eastAsia="SimSun" w:hAnsi="Times New Roman"/>
        </w:rPr>
        <w:t>.</w:t>
      </w:r>
      <w:r w:rsidRPr="00D94478">
        <w:rPr>
          <w:rFonts w:ascii="Times New Roman" w:eastAsia="Times New Roman" w:hAnsi="Times New Roman"/>
        </w:rPr>
        <w:t xml:space="preserve">Menurut </w:t>
      </w:r>
      <w:r w:rsidRPr="00D94478">
        <w:rPr>
          <w:rFonts w:ascii="Times New Roman" w:eastAsia="Times New Roman" w:hAnsi="Times New Roman"/>
        </w:rPr>
        <w:fldChar w:fldCharType="begin" w:fldLock="1"/>
      </w:r>
      <w:r w:rsidRPr="00D94478">
        <w:rPr>
          <w:rFonts w:ascii="Times New Roman" w:eastAsia="Times New Roman" w:hAnsi="Times New Roman"/>
        </w:rPr>
        <w:instrText>ADDIN CSL_CITATION {"citationItems":[{"id":"ITEM-1","itemData":{"author":[{"dropping-particle":"","family":"Anoraga","given":"Panji","non-dropping-particle":"","parse-names":false,"suffix":""}],"id":"ITEM-1","issued":{"date-parts":[["2009"]]},"publisher":"PT Rineka Cipta","publisher-place":"Jakarta","title":"Psikologi kerja cetakan kelima","type":"book"},"uris":["http://www.mendeley.com/documents/?uuid=1a064379-ebf0-4c11-a3ff-0b787ee2a015"]}],"mendeley":{"formattedCitation":"(Anoraga, 2009)","manualFormatting":"Anoraga (2009)","plainTextFormattedCitation":"(Anoraga, 2009)","previouslyFormattedCitation":"(Anoraga, 2009)"},"properties":{"noteIndex":0},"schema":"https://github.com/citation-style-language/schema/raw/master/csl-citation.json"}</w:instrText>
      </w:r>
      <w:r w:rsidRPr="00D94478">
        <w:rPr>
          <w:rFonts w:ascii="Times New Roman" w:eastAsia="Times New Roman" w:hAnsi="Times New Roman"/>
        </w:rPr>
        <w:fldChar w:fldCharType="separate"/>
      </w:r>
      <w:r w:rsidRPr="00D94478">
        <w:rPr>
          <w:rFonts w:ascii="Times New Roman" w:eastAsia="Times New Roman" w:hAnsi="Times New Roman"/>
          <w:noProof/>
        </w:rPr>
        <w:t>Anoraga (2009)</w:t>
      </w:r>
      <w:r w:rsidRPr="00D94478">
        <w:rPr>
          <w:rFonts w:ascii="Times New Roman" w:eastAsia="Times New Roman" w:hAnsi="Times New Roman"/>
        </w:rPr>
        <w:fldChar w:fldCharType="end"/>
      </w:r>
      <w:r w:rsidRPr="00D94478">
        <w:rPr>
          <w:rFonts w:ascii="Times New Roman" w:eastAsia="Times New Roman" w:hAnsi="Times New Roman"/>
        </w:rPr>
        <w:t>, kerja adalah keseluruhan pelaksanaan aktivitas-aktivitas jasmaniah dan rohaniah yang dilakukan oleh manusia untuk mencapai tujuan tertentu</w:t>
      </w:r>
      <w:r w:rsidRPr="00D94478">
        <w:rPr>
          <w:rFonts w:ascii="Times New Roman" w:eastAsia="SimSun" w:hAnsi="Times New Roman"/>
        </w:rPr>
        <w:t xml:space="preserve">. Lebih lanjut Ferrari (dalam Ghufron dan Risnawati, 2012) mengemukakan </w:t>
      </w:r>
      <w:r w:rsidRPr="00D94478">
        <w:rPr>
          <w:rFonts w:ascii="Times New Roman" w:hAnsi="Times New Roman"/>
        </w:rPr>
        <w:t>aspek-aspek</w:t>
      </w:r>
      <w:r w:rsidRPr="00D94478">
        <w:rPr>
          <w:rStyle w:val="CommentReference"/>
          <w:rFonts w:ascii="Times New Roman" w:hAnsi="Times New Roman"/>
          <w:sz w:val="22"/>
          <w:szCs w:val="22"/>
        </w:rPr>
        <w:t xml:space="preserve"> y</w:t>
      </w:r>
      <w:r w:rsidRPr="00D94478">
        <w:rPr>
          <w:rFonts w:ascii="Times New Roman" w:hAnsi="Times New Roman"/>
        </w:rPr>
        <w:t>ang mempengaruhi munculnya prokrastinasi yakni adanya penundaan dalam memulai maupun menyelesaikan kinerja dalam menghadapi tugas, adanya kelambanan dalam mengerjakan tugas</w:t>
      </w:r>
      <w:proofErr w:type="gramStart"/>
      <w:r w:rsidRPr="00D94478">
        <w:rPr>
          <w:rFonts w:ascii="Times New Roman" w:hAnsi="Times New Roman"/>
        </w:rPr>
        <w:t>,  adanya</w:t>
      </w:r>
      <w:proofErr w:type="gramEnd"/>
      <w:r w:rsidRPr="00D94478">
        <w:rPr>
          <w:rFonts w:ascii="Times New Roman" w:hAnsi="Times New Roman"/>
        </w:rPr>
        <w:t xml:space="preserve"> kesenjangan waktu antara rencana dengan kinerja dalam mengerjakan tugas, dan adanya kecenderungan untuk melakukan aktivitas lain yang dipandang lebih mendatangkan hiburan dan kesenangan.</w:t>
      </w:r>
    </w:p>
    <w:p w14:paraId="5CD83591" w14:textId="77777777" w:rsidR="00D94478" w:rsidRPr="00D94478" w:rsidRDefault="00D94478" w:rsidP="00D94478">
      <w:pPr>
        <w:spacing w:line="360" w:lineRule="auto"/>
        <w:ind w:firstLine="720"/>
        <w:jc w:val="both"/>
        <w:rPr>
          <w:rFonts w:ascii="Times New Roman" w:eastAsia="Times New Roman" w:hAnsi="Times New Roman"/>
        </w:rPr>
      </w:pPr>
      <w:r w:rsidRPr="00D94478">
        <w:rPr>
          <w:rFonts w:ascii="Times New Roman" w:hAnsi="Times New Roman"/>
        </w:rPr>
        <w:fldChar w:fldCharType="begin" w:fldLock="1"/>
      </w:r>
      <w:r w:rsidRPr="00D94478">
        <w:rPr>
          <w:rFonts w:ascii="Times New Roman" w:hAnsi="Times New Roman"/>
        </w:rPr>
        <w:instrText>ADDIN CSL_CITATION {"citationItems":[{"id":"ITEM-1","itemData":{"author":[{"dropping-particle":"","family":"Andriani","given":"Devi","non-dropping-particle":"","parse-names":false,"suffix":""}],"id":"ITEM-1","issue":"1","issued":{"date-parts":[["2017"]]},"page":"1-15","title":"Hubungan antara Cyberloafing dengan prokrastinasi kerja pada pegawai negeri sipil (PNS) di kantor dinas pekerjaan umum Provinsi Kalimantan Timur Kota Samarinda","type":"article-journal","volume":"5"},"uris":["http://www.mendeley.com/documents/?uuid=02640221-98a5-4d5a-af01-986cf98f7287"]}],"mendeley":{"formattedCitation":"(Andriani, 2017)","manualFormatting":"Andriani (2017)","plainTextFormattedCitation":"(Andriani, 2017)","previouslyFormattedCitation":"(Andriani, 2017)"},"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Andriani (2017)</w:t>
      </w:r>
      <w:r w:rsidRPr="00D94478">
        <w:rPr>
          <w:rFonts w:ascii="Times New Roman" w:hAnsi="Times New Roman"/>
        </w:rPr>
        <w:fldChar w:fldCharType="end"/>
      </w:r>
      <w:r w:rsidRPr="00D94478">
        <w:rPr>
          <w:rFonts w:ascii="Times New Roman" w:hAnsi="Times New Roman"/>
        </w:rPr>
        <w:t xml:space="preserve"> mengatakan beberapa pendapat pejabat pemerintah yang mengatakan bahwa sekitar 60% Pegawai Negeri Sipil (PNS) belum menunjukkan perilaku kerja seperti yang diharapkan, salah satunya dengan menunda-nunda pekerjaan yang menjadi tanggung jawabnya. Anon (dalam</w:t>
      </w:r>
      <w:r w:rsidRPr="00D94478">
        <w:rPr>
          <w:rFonts w:ascii="Times New Roman" w:hAnsi="Times New Roman"/>
        </w:rPr>
        <w:fldChar w:fldCharType="begin" w:fldLock="1"/>
      </w:r>
      <w:r w:rsidRPr="00D94478">
        <w:rPr>
          <w:rFonts w:ascii="Times New Roman" w:hAnsi="Times New Roman"/>
        </w:rPr>
        <w:instrText>ADDIN CSL_CITATION {"citationItems":[{"id":"ITEM-1","itemData":{"author":[{"dropping-particle":"","family":"Damayanti","given":"","non-dropping-particle":"","parse-names":false,"suffix":""}],"id":"ITEM-1","issued":{"date-parts":[["2006"]]},"publisher":"Fakultas Kedokteran Universitas Diponegoro Semarang","title":"Hubungan antara self monitoring dengan prokrastinasi pada karyawan di PT PLN (Persero) Region JATENG DIY Ungaran","type":"thesis"},"uris":["http://www.mendeley.com/documents/?uuid=670af71a-30fa-4d66-a627-80469c78587d"]}],"mendeley":{"formattedCitation":"(Damayanti, 2006)","manualFormatting":" Damayanti, 2006)","plainTextFormattedCitation":"(Damayanti, 2006)","previouslyFormattedCitation":"(Damayanti, 2006)"},"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 xml:space="preserve"> Damayanti, 2006)</w:t>
      </w:r>
      <w:r w:rsidRPr="00D94478">
        <w:rPr>
          <w:rFonts w:ascii="Times New Roman" w:hAnsi="Times New Roman"/>
        </w:rPr>
        <w:fldChar w:fldCharType="end"/>
      </w:r>
      <w:r w:rsidRPr="00D94478">
        <w:rPr>
          <w:rFonts w:ascii="Times New Roman" w:hAnsi="Times New Roman"/>
        </w:rPr>
        <w:t xml:space="preserve"> menyatakan bahwa semua individu di dunia ini dari kalangan mana saja  mereka berasal, sedikitnya 95% dari mereka melakukan prokrastinasi dengan frekuensi kadang kala dan sekitar 15-20% di antaranya telah melakukan prokrastinasi secara konsisten. Pendapat Anon (dalam Damayanti, 2006) tersebut dapat diinterpretasikan bahwa prokrastinasi dapat terjadi dimana saja, kapan saja, dan oleh siapa aja. Hasil penelitian Nurhayati (2015) pada pegawai PT PLN (PERSERO) Rayon Samarinda Ilir juga menyatakan bahwa terdapat prokrastinasi kerja yang menunjukan rata-rata tingkat prokrastinasi </w:t>
      </w:r>
      <w:proofErr w:type="gramStart"/>
      <w:r w:rsidRPr="00D94478">
        <w:rPr>
          <w:rFonts w:ascii="Times New Roman" w:hAnsi="Times New Roman"/>
        </w:rPr>
        <w:t>kerja  berada</w:t>
      </w:r>
      <w:proofErr w:type="gramEnd"/>
      <w:r w:rsidRPr="00D94478">
        <w:rPr>
          <w:rFonts w:ascii="Times New Roman" w:hAnsi="Times New Roman"/>
        </w:rPr>
        <w:t xml:space="preserve"> dalam kategori tinggi. Secara keseluruhan Sementara hasil kategorisasi menunjukkan banyaknya subjek secara keseluruhan yang melakukan prokrastinasi adalah sebanyak 41.79 % atau 28 orang memiliki tingkat prokrastinasi kerja pada kategori tinggi.  </w:t>
      </w:r>
    </w:p>
    <w:p w14:paraId="6D8BD9C9" w14:textId="77777777" w:rsidR="00D94478" w:rsidRPr="00D94478" w:rsidRDefault="00D94478" w:rsidP="00D94478">
      <w:pPr>
        <w:spacing w:after="0" w:line="360" w:lineRule="auto"/>
        <w:ind w:firstLine="720"/>
        <w:jc w:val="both"/>
        <w:rPr>
          <w:rFonts w:ascii="Times New Roman" w:hAnsi="Times New Roman"/>
        </w:rPr>
      </w:pPr>
      <w:r w:rsidRPr="00D94478">
        <w:rPr>
          <w:rFonts w:ascii="Times New Roman" w:hAnsi="Times New Roman"/>
        </w:rPr>
        <w:t>Hal ini dikuatkan dengan hasil wawancara yang dilakukan peneliti pada hari Rabu tanggal 18 Maret 2020 kepada 10 pegawai negeri sipil di Dinas X Daerah Istimewa Yogyakarta. Hasil wawancara tersebut yaitu pegawai sering mengobrol dengan rekan kerjanya pada saat jam kerja, sering kali merasa malas karena pekerjaan yang terlalu banyak, pegawai sering mengulur-ulur pekerjaan, pegawai selalu merasa waktu yang diberikan untuk menyelesaikan pekerjaan kurang, pegawai sering meminta waktu tambahan untuk mengumpulkan laporan, sering kali tidak menyelesaikan pekerjaan saat itu juga, pegawai sering tidak konsisten dengan jadwal yang sudah diatur, pegawai sering menggunakan hp untuk keperluan pribadi dan yang terakhir pagawai sering memperpanjang jam istirahat.</w:t>
      </w:r>
    </w:p>
    <w:p w14:paraId="292ED341" w14:textId="77777777" w:rsidR="00D94478" w:rsidRPr="00D94478" w:rsidRDefault="00D94478" w:rsidP="00D94478">
      <w:pPr>
        <w:spacing w:after="0" w:line="360" w:lineRule="auto"/>
        <w:ind w:firstLine="720"/>
        <w:jc w:val="both"/>
        <w:rPr>
          <w:rFonts w:ascii="Times New Roman" w:hAnsi="Times New Roman"/>
        </w:rPr>
      </w:pPr>
      <w:r w:rsidRPr="00D94478">
        <w:rPr>
          <w:rFonts w:ascii="Times New Roman" w:hAnsi="Times New Roman"/>
        </w:rPr>
        <w:t>Berdasarkan hasil wawancara tersebut dapat di simpulkan bahwa delapan dari sepuluh pegawai negeri sipil di Dinas X Daerah Istimewa Yogyakarta sering melakukan penundaan pekerjaan atau prokrastinasi kerja. Hal tersebut ditunjukkan dengan aspek adanya penundaan dalam memulai maupun menyelesaikan kinerja dalam menghadapi tugas yakni pegawai sering mengobrol dengan rekan kerjanya pada saat jam kerja, sering kali merasa malas karena pekerjaan yang terlalu banyak, pegawai sering mengulur-ulur pekerjaan. Pada aspek keterlambatan dalam mengerjakan tugas yakni pegawai selalu merasa waktu yang diberikan untuk menyelesaikan pekerjaan kurang, pegawai sering meminta waktu tambahan untuk mengumpulkan laporan. Pada aspek kesenjangan waktu antara rencana dengan kinerja dalam mengerjakan tugas yakni sering kali tidak menyelesaikan pekerjaan saat itu juga, pegawai sering tidak konsisten dengan jadwal yang sudah diatur. Aspek terakhir adanya kecenderungan untuk melakukan aktivitas lain yakni pegawai sering menggunakan hp untuk keperluan pribadi dan yang terakhir pagawai sering memperpanjang jam istirahat.</w:t>
      </w:r>
    </w:p>
    <w:p w14:paraId="046B395C" w14:textId="77777777" w:rsidR="00D94478" w:rsidRPr="00D94478" w:rsidRDefault="00D94478" w:rsidP="00D94478">
      <w:pPr>
        <w:spacing w:after="0" w:line="360" w:lineRule="auto"/>
        <w:ind w:firstLine="720"/>
        <w:jc w:val="both"/>
        <w:rPr>
          <w:rFonts w:ascii="Times New Roman" w:hAnsi="Times New Roman"/>
        </w:rPr>
      </w:pPr>
      <w:r w:rsidRPr="00D94478">
        <w:rPr>
          <w:rFonts w:ascii="Times New Roman" w:hAnsi="Times New Roman"/>
        </w:rPr>
        <w:t xml:space="preserve">Musanef (2002) mengatakan bahwa Pegawai Negeri Sipil pada hakekatnya merupakan tulang punggung pemerintah dalam melaksanakan pembangunan nasional, sehingga mereka dituntut untuk selalu menunjukkan kinerja yang baik dalam memberikan pelayanan kepada masayarakat. Oleh karena itu pegawai harus dapat menghargai waktu pada saat bekerja (Anoraga, 2009). Tamim (2002) mengatakan dengan menghargai waktu pegawai dapat menggunakan waktu dan mengelola waktu dengan benar dalam unjuk bekerja atau kinerja pegawai, dengan begitu Pegawai Negeri Sipil dapat menggerakkan serta melancarkan tugas-tugas pemerintahan dengan baik. </w:t>
      </w:r>
    </w:p>
    <w:p w14:paraId="2084429C" w14:textId="77777777" w:rsidR="00D94478" w:rsidRPr="00D94478" w:rsidRDefault="00D94478" w:rsidP="00D94478">
      <w:pPr>
        <w:spacing w:after="0" w:line="360" w:lineRule="auto"/>
        <w:ind w:firstLine="720"/>
        <w:jc w:val="both"/>
        <w:rPr>
          <w:rFonts w:ascii="Times New Roman" w:hAnsi="Times New Roman"/>
        </w:rPr>
      </w:pPr>
      <w:r w:rsidRPr="00D94478">
        <w:rPr>
          <w:rFonts w:ascii="Times New Roman" w:hAnsi="Times New Roman"/>
        </w:rPr>
        <w:fldChar w:fldCharType="begin" w:fldLock="1"/>
      </w:r>
      <w:r w:rsidRPr="00D94478">
        <w:rPr>
          <w:rFonts w:ascii="Times New Roman" w:hAnsi="Times New Roman"/>
        </w:rPr>
        <w:instrText>ADDIN CSL_CITATION {"citationItems":[{"id":"ITEM-1","itemData":{"author":[{"dropping-particle":"","family":"Ghufron","given":"M. Nur","non-dropping-particle":"","parse-names":false,"suffix":""},{"dropping-particle":"","family":"Risnawati","given":"Rini","non-dropping-particle":"","parse-names":false,"suffix":""}],"id":"ITEM-1","issued":{"date-parts":[["2012"]]},"publisher":"Ar Ruzz Media","publisher-place":"Yogyakarta","title":"Teori-teori psikologi","type":"book"},"uris":["http://www.mendeley.com/documents/?uuid=8a1f58ed-5a01-4790-ba50-863d7cdc94e8"]}],"mendeley":{"formattedCitation":"(Ghufron &amp; Risnawati, 2012)","manualFormatting":"Ghufron dan Risnawati (2012)","plainTextFormattedCitation":"(Ghufron &amp; Risnawati, 2012)","previouslyFormattedCitation":"(Ghufron &amp; Risnawati, 2012)"},"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Ghufron dan Risnawati (2012)</w:t>
      </w:r>
      <w:r w:rsidRPr="00D94478">
        <w:rPr>
          <w:rFonts w:ascii="Times New Roman" w:hAnsi="Times New Roman"/>
        </w:rPr>
        <w:fldChar w:fldCharType="end"/>
      </w:r>
      <w:r w:rsidRPr="00D94478">
        <w:rPr>
          <w:rFonts w:ascii="Times New Roman" w:hAnsi="Times New Roman"/>
        </w:rPr>
        <w:t xml:space="preserve"> ada dua faktor yang </w:t>
      </w:r>
      <w:proofErr w:type="gramStart"/>
      <w:r w:rsidRPr="00D94478">
        <w:rPr>
          <w:rFonts w:ascii="Times New Roman" w:hAnsi="Times New Roman"/>
        </w:rPr>
        <w:t>mempengaruhi  prokrastinasi</w:t>
      </w:r>
      <w:proofErr w:type="gramEnd"/>
      <w:r w:rsidRPr="00D94478">
        <w:rPr>
          <w:rFonts w:ascii="Times New Roman" w:hAnsi="Times New Roman"/>
        </w:rPr>
        <w:t xml:space="preserve"> yaitu faktor internal dan eksternal. Faktor eksternal, yakni: </w:t>
      </w:r>
      <w:proofErr w:type="gramStart"/>
      <w:r w:rsidRPr="00D94478">
        <w:rPr>
          <w:rFonts w:ascii="Times New Roman" w:hAnsi="Times New Roman"/>
        </w:rPr>
        <w:t>gaya</w:t>
      </w:r>
      <w:proofErr w:type="gramEnd"/>
      <w:r w:rsidRPr="00D94478">
        <w:rPr>
          <w:rFonts w:ascii="Times New Roman" w:hAnsi="Times New Roman"/>
        </w:rPr>
        <w:t xml:space="preserve"> pengasuhan orang tua dan kondisi lingkungan. Faktor internal yakni: kondisi fisik dan kondisi psikologis individu. Salah satu faktor yang mempengaruhi prokrastinasi adalah kondisi psikologis individu, kondisi psikologis yang dimaksud adalah kontrol diri. </w:t>
      </w:r>
      <w:r w:rsidRPr="00D94478">
        <w:rPr>
          <w:rFonts w:ascii="Times New Roman" w:hAnsi="Times New Roman"/>
        </w:rPr>
        <w:fldChar w:fldCharType="begin" w:fldLock="1"/>
      </w:r>
      <w:r w:rsidRPr="00D94478">
        <w:rPr>
          <w:rFonts w:ascii="Times New Roman" w:hAnsi="Times New Roman"/>
        </w:rPr>
        <w:instrText>ADDIN CSL_CITATION {"citationItems":[{"id":"ITEM-1","itemData":{"author":[{"dropping-particle":"","family":"Ghufron","given":"M. Nur","non-dropping-particle":"","parse-names":false,"suffix":""},{"dropping-particle":"","family":"Risnawati","given":"Rini","non-dropping-particle":"","parse-names":false,"suffix":""}],"id":"ITEM-1","issued":{"date-parts":[["2012"]]},"publisher":"Ar Ruzz Media","publisher-place":"Yogyakarta","title":"Teori-teori psikologi","type":"book"},"uris":["http://www.mendeley.com/documents/?uuid=8a1f58ed-5a01-4790-ba50-863d7cdc94e8"]}],"mendeley":{"formattedCitation":"(Ghufron &amp; Risnawati, 2012)","manualFormatting":"Ghufron dan Risnawati (2012)","plainTextFormattedCitation":"(Ghufron &amp; Risnawati, 2012)","previouslyFormattedCitation":"(Ghufron &amp; Risnawati, 2012)"},"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Ghufron dan Risnawati (2012)</w:t>
      </w:r>
      <w:r w:rsidRPr="00D94478">
        <w:rPr>
          <w:rFonts w:ascii="Times New Roman" w:hAnsi="Times New Roman"/>
        </w:rPr>
        <w:fldChar w:fldCharType="end"/>
      </w:r>
      <w:r w:rsidRPr="00D94478">
        <w:rPr>
          <w:rFonts w:ascii="Times New Roman" w:hAnsi="Times New Roman"/>
        </w:rPr>
        <w:t xml:space="preserve"> mengatakan bahwa pada </w:t>
      </w:r>
      <w:proofErr w:type="gramStart"/>
      <w:r w:rsidRPr="00D94478">
        <w:rPr>
          <w:rFonts w:ascii="Times New Roman" w:hAnsi="Times New Roman"/>
        </w:rPr>
        <w:t>usia</w:t>
      </w:r>
      <w:proofErr w:type="gramEnd"/>
      <w:r w:rsidRPr="00D94478">
        <w:rPr>
          <w:rFonts w:ascii="Times New Roman" w:hAnsi="Times New Roman"/>
        </w:rPr>
        <w:t xml:space="preserve"> empat tahun kontrol diri menjadi sifat kepribadian dengan nilai prediksi jangka panjang. Lebih lanjut kontrol diri berkaitan dengan bagaimana individu mengendalikan emosi serta dorongan-dorongan dari dalam dirinya. Ilfiandra </w:t>
      </w:r>
      <w:r w:rsidRPr="00D94478">
        <w:rPr>
          <w:rFonts w:ascii="Times New Roman" w:hAnsi="Times New Roman"/>
        </w:rPr>
        <w:fldChar w:fldCharType="begin" w:fldLock="1"/>
      </w:r>
      <w:r w:rsidRPr="00D94478">
        <w:rPr>
          <w:rFonts w:ascii="Times New Roman" w:hAnsi="Times New Roman"/>
        </w:rPr>
        <w:instrText>ADDIN CSL_CITATION {"citationItems":[{"id":"ITEM-1","itemData":{"ISSN":"2085-8655","abstract":"This study aims to examine the relationship between self-control with procrastination in finishing the final project on college students. In this study the subjects of research is the student at Universitas Muria Kudus, with a purposive sampling. That is based on a characteristics are students at the Universitas Muria Kudus who already took a final project at least two semesters and take the active study period more than 8 semesters. Results of analysis of data obtained from both the correlation coefficient rxy = 0.401 with a p = 0.000 (p &lt;0.01) this means there is a very significant negative relationship between self-control with procrastination in completing the final project on student at Universitas Muria Kudus. Effective contribution of self-control variables on procrastination in finishing the final project are 16.08%. Keywords: self control and procrastination in finisihing the final projec.","author":[{"dropping-particle":"","family":"Aini","given":"Aliya Noor","non-dropping-particle":"","parse-names":false,"suffix":""},{"dropping-particle":"","family":"Mahardayani","given":"Iranita Hervi","non-dropping-particle":"","parse-names":false,"suffix":""}],"container-title":"Jurnal Psikologi Pitutur","id":"ITEM-1","issue":"2","issued":{"date-parts":[["2011"]]},"page":"65-71","title":"Hubungan antara kontrol diri dengan prokrastinasi dalam menyelesaikan skripsi pada mahasiswa Universitas Muria Kudus","type":"article-journal","volume":"1"},"uris":["http://www.mendeley.com/documents/?uuid=0489edb7-41f1-4808-9784-fa7007763893"]}],"mendeley":{"formattedCitation":"(Aini &amp; Mahardayani, 2011)","manualFormatting":"(dalam Aini dan Mahardayani, 2011)","plainTextFormattedCitation":"(Aini &amp; Mahardayani, 2011)","previouslyFormattedCitation":"(Aini &amp; Mahardayani, 2011)"},"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dalam Aini dan Mahardayani, 2011)</w:t>
      </w:r>
      <w:r w:rsidRPr="00D94478">
        <w:rPr>
          <w:rFonts w:ascii="Times New Roman" w:hAnsi="Times New Roman"/>
        </w:rPr>
        <w:fldChar w:fldCharType="end"/>
      </w:r>
      <w:r w:rsidRPr="00D94478">
        <w:rPr>
          <w:rFonts w:ascii="Times New Roman" w:hAnsi="Times New Roman"/>
        </w:rPr>
        <w:t xml:space="preserve"> juga menyebutkan salah satu faktor psikologis yang mempengaruhi prokrastinasi adalah kontrol diri. Dari uraian yang telah dikemukakan, maka peneliti memilih menggunakan faktor kontrol diri. </w:t>
      </w:r>
    </w:p>
    <w:p w14:paraId="0CFC1964" w14:textId="77777777" w:rsidR="00D94478" w:rsidRPr="00D94478" w:rsidRDefault="00D94478" w:rsidP="00D94478">
      <w:pPr>
        <w:spacing w:after="0" w:line="360" w:lineRule="auto"/>
        <w:ind w:firstLine="720"/>
        <w:jc w:val="both"/>
        <w:rPr>
          <w:rFonts w:ascii="Times New Roman" w:hAnsi="Times New Roman"/>
        </w:rPr>
      </w:pPr>
      <w:r w:rsidRPr="00D94478">
        <w:rPr>
          <w:rFonts w:ascii="Times New Roman" w:hAnsi="Times New Roman"/>
        </w:rPr>
        <w:fldChar w:fldCharType="begin" w:fldLock="1"/>
      </w:r>
      <w:r w:rsidRPr="00D94478">
        <w:rPr>
          <w:rFonts w:ascii="Times New Roman" w:hAnsi="Times New Roman"/>
        </w:rPr>
        <w:instrText>ADDIN CSL_CITATION {"citationItems":[{"id":"ITEM-1","itemData":{"ISSN":"2337-375x","abstract":"Penggunaan internet yang semakin meluas memberikan dampak negatif bagi menurunnya produktivitas pegawai disebabkan adanya penggunaan internet yang tidak ada hubungannya dengan pekerjaan yang disebut cyberloafing. Penelitian ini bertujuan untuk mengetahui hubungan antara kontrol diri dengan intensi cyberloafing pada pegawai Dinas X Provinsi Jawa Tengah. Kontrol diri adalah kemampuan untuk menyusun, membimbing, mengatur dan mengarahkan bentuk perilaku yang dapat membawa ke arah konsekuensi positif. Intensi cyberloafing adalah niat untuk menggunakan internet melalui gadget, komputer, milik pribadi atau instansi untuk tujuan pribadi saat jam kerja di tempat kerja","author":[{"dropping-particle":"","family":"Sari","given":"Suci Laria","non-dropping-particle":"","parse-names":false,"suffix":""},{"dropping-particle":"","family":"Ratnaningsih","given":"Ika Zenita","non-dropping-particle":"","parse-names":false,"suffix":""}],"container-title":"Empati","id":"ITEM-1","issue":"2","issued":{"date-parts":[["2018"]]},"page":"226-232","title":"Hubungan antara kontrol diri dengan intensi cyberloafing pada pegawai dinas X Provinsi Jawa Tengah","type":"article-journal","volume":"7"},"uris":["http://www.mendeley.com/documents/?uuid=a395c4cd-f93e-43e7-81af-fbc20f886fc0"]}],"mendeley":{"formattedCitation":"(Sari &amp; Ratnaningsih, 2018)","manualFormatting":"Sari dan Ratnaningsih (2018)","plainTextFormattedCitation":"(Sari &amp; Ratnaningsih, 2018)","previouslyFormattedCitation":"(Sari &amp; Ratnaningsih, 2018)"},"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Sari dan Ratnaningsih (2018)</w:t>
      </w:r>
      <w:r w:rsidRPr="00D94478">
        <w:rPr>
          <w:rFonts w:ascii="Times New Roman" w:hAnsi="Times New Roman"/>
        </w:rPr>
        <w:fldChar w:fldCharType="end"/>
      </w:r>
      <w:r w:rsidRPr="00D94478">
        <w:rPr>
          <w:rFonts w:ascii="Times New Roman" w:hAnsi="Times New Roman"/>
        </w:rPr>
        <w:t xml:space="preserve"> mengatakan kontrol diri yang tinggi sangat dibutuhkan untuk mencegah perilaku menyimpang yang terjadi di tempat kerja. Kontrol diri memiliki kapasitas besar dalam memberikan perubahan positif pada kehidupan seseorang, terutama terhadap prokrastinasi </w:t>
      </w:r>
      <w:r w:rsidRPr="00D94478">
        <w:rPr>
          <w:rFonts w:ascii="Times New Roman" w:hAnsi="Times New Roman"/>
        </w:rPr>
        <w:fldChar w:fldCharType="begin" w:fldLock="1"/>
      </w:r>
      <w:r w:rsidRPr="00D94478">
        <w:rPr>
          <w:rFonts w:ascii="Times New Roman" w:hAnsi="Times New Roman"/>
        </w:rPr>
        <w:instrText>ADDIN CSL_CITATION {"citationItems":[{"id":"ITEM-1","itemData":{"ISSN":"12301485","abstract":"Count regression methods are the fundamental tool used for modeling the association between environmental pollution and hospital admissions. Data with many zeros are often encountered in count regression models. Failure to account for the extra zeros may result in biased parameter estimates and misleading inferences. Zero-inflated Poisson and zero-inflated negative binomial regression models have been proposed for situations where the data generating process results in too many zeros.","author":[{"dropping-particle":"","family":"Tangney","given":"June P","non-dropping-particle":"","parse-names":false,"suffix":""},{"dropping-particle":"","family":"Barumeister","given":"Roy","non-dropping-particle":"","parse-names":false,"suffix":""},{"dropping-particle":"","family":"Boone","given":"Angle Luzio","non-dropping-particle":"","parse-names":false,"suffix":""}],"container-title":"Journal of Personality","id":"ITEM-1","issue":"2","issued":{"date-parts":[["2004"]]},"page":"565-568","title":"High self-control predicts good adjustment, less pathology, better grades, and interpersonal success","type":"article-journal","volume":"72"},"uris":["http://www.mendeley.com/documents/?uuid=64adc61d-a904-4193-8e87-d9a0a9d79b71"]}],"mendeley":{"formattedCitation":"(Tangney, Barumeister, &amp; Boone, 2004)","plainTextFormattedCitation":"(Tangney, Barumeister, &amp; Boone, 2004)","previouslyFormattedCitation":"(Tangney, Barumeister, &amp; Boone, 2004)"},"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Tangney, Barumeister, &amp; Boone, 2004)</w:t>
      </w:r>
      <w:r w:rsidRPr="00D94478">
        <w:rPr>
          <w:rFonts w:ascii="Times New Roman" w:hAnsi="Times New Roman"/>
        </w:rPr>
        <w:fldChar w:fldCharType="end"/>
      </w:r>
      <w:r w:rsidRPr="00D94478">
        <w:rPr>
          <w:rFonts w:ascii="Times New Roman" w:hAnsi="Times New Roman"/>
        </w:rPr>
        <w:t xml:space="preserve">. </w:t>
      </w:r>
      <w:r w:rsidRPr="00D94478">
        <w:rPr>
          <w:rFonts w:ascii="Times New Roman" w:hAnsi="Times New Roman"/>
        </w:rPr>
        <w:fldChar w:fldCharType="begin" w:fldLock="1"/>
      </w:r>
      <w:r w:rsidRPr="00D94478">
        <w:rPr>
          <w:rFonts w:ascii="Times New Roman" w:hAnsi="Times New Roman"/>
        </w:rPr>
        <w:instrText>ADDIN CSL_CITATION {"citationItems":[{"id":"ITEM-1","itemData":{"ISSN":"2085-8655","abstract":"This study aims to examine the relationship between self-control with procrastination in finishing the final project on college students. In this study the subjects of research is the student at Universitas Muria Kudus, with a purposive sampling. That is based on a characteristics are students at the Universitas Muria Kudus who already took a final project at least two semesters and take the active study period more than 8 semesters. Results of analysis of data obtained from both the correlation coefficient rxy = 0.401 with a p = 0.000 (p &lt;0.01) this means there is a very significant negative relationship between self-control with procrastination in completing the final project on student at Universitas Muria Kudus. Effective contribution of self-control variables on procrastination in finishing the final project are 16.08%. Keywords: self control and procrastination in finisihing the final projec.","author":[{"dropping-particle":"","family":"Aini","given":"Aliya Noor","non-dropping-particle":"","parse-names":false,"suffix":""},{"dropping-particle":"","family":"Mahardayani","given":"Iranita Hervi","non-dropping-particle":"","parse-names":false,"suffix":""}],"container-title":"Jurnal Psikologi Pitutur","id":"ITEM-1","issue":"2","issued":{"date-parts":[["2011"]]},"page":"65-71","title":"Hubungan antara kontrol diri dengan prokrastinasi dalam menyelesaikan skripsi pada mahasiswa Universitas Muria Kudus","type":"article-journal","volume":"1"},"uris":["http://www.mendeley.com/documents/?uuid=0489edb7-41f1-4808-9784-fa7007763893"]}],"mendeley":{"formattedCitation":"(Aini &amp; Mahardayani, 2011)","manualFormatting":"Aini dan Mahardayani (2011)","plainTextFormattedCitation":"(Aini &amp; Mahardayani, 2011)","previouslyFormattedCitation":"(Aini &amp; Mahardayani, 2011)"},"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Aini dan Mahardayani (2011)</w:t>
      </w:r>
      <w:r w:rsidRPr="00D94478">
        <w:rPr>
          <w:rFonts w:ascii="Times New Roman" w:hAnsi="Times New Roman"/>
        </w:rPr>
        <w:fldChar w:fldCharType="end"/>
      </w:r>
      <w:r w:rsidRPr="00D94478">
        <w:rPr>
          <w:rFonts w:ascii="Times New Roman" w:hAnsi="Times New Roman"/>
        </w:rPr>
        <w:t xml:space="preserve"> mengatakan bahwa seseorang yang memiliki kontrol diri yang tinggi, maka individu tersebut dapat mengarahkan pada perilaku yang lebih utama dan dapat menggunakan waktu yang sesuai. Hal tersebut juga didukung berdasarkan hasil penelitian Prasetyarini (2017) yang menunjukkan bahwa terdapat hubungan negatif yang signifikan antara variabel kontrol diri dengan prokrastinasi kerja. Hasil penelitian </w:t>
      </w:r>
      <w:r w:rsidRPr="00D94478">
        <w:rPr>
          <w:rFonts w:ascii="Times New Roman" w:hAnsi="Times New Roman"/>
        </w:rPr>
        <w:fldChar w:fldCharType="begin" w:fldLock="1"/>
      </w:r>
      <w:r w:rsidRPr="00D94478">
        <w:rPr>
          <w:rFonts w:ascii="Times New Roman" w:hAnsi="Times New Roman"/>
        </w:rPr>
        <w:instrText>ADDIN CSL_CITATION {"citationItems":[{"id":"ITEM-1","itemData":{"ISSN":"2085-8655","abstract":"This study aims to examine the relationship between self-control with procrastination in finishing the final project on college students. In this study the subjects of research is the student at Universitas Muria Kudus, with a purposive sampling. That is based on a characteristics are students at the Universitas Muria Kudus who already took a final project at least two semesters and take the active study period more than 8 semesters. Results of analysis of data obtained from both the correlation coefficient rxy = 0.401 with a p = 0.000 (p &lt;0.01) this means there is a very significant negative relationship between self-control with procrastination in completing the final project on student at Universitas Muria Kudus. Effective contribution of self-control variables on procrastination in finishing the final project are 16.08%. Keywords: self control and procrastination in finisihing the final projec.","author":[{"dropping-particle":"","family":"Aini","given":"Aliya Noor","non-dropping-particle":"","parse-names":false,"suffix":""},{"dropping-particle":"","family":"Mahardayani","given":"Iranita Hervi","non-dropping-particle":"","parse-names":false,"suffix":""}],"container-title":"Jurnal Psikologi Pitutur","id":"ITEM-1","issue":"2","issued":{"date-parts":[["2011"]]},"page":"65-71","title":"Hubungan antara kontrol diri dengan prokrastinasi dalam menyelesaikan skripsi pada mahasiswa Universitas Muria Kudus","type":"article-journal","volume":"1"},"uris":["http://www.mendeley.com/documents/?uuid=0489edb7-41f1-4808-9784-fa7007763893"]}],"mendeley":{"formattedCitation":"(Aini &amp; Mahardayani, 2011)","manualFormatting":"Aini dan Mahardayani (2011)","plainTextFormattedCitation":"(Aini &amp; Mahardayani, 2011)","previouslyFormattedCitation":"(Aini &amp; Mahardayani, 2011)"},"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Aini dan Mahardayani (2011)</w:t>
      </w:r>
      <w:r w:rsidRPr="00D94478">
        <w:rPr>
          <w:rFonts w:ascii="Times New Roman" w:hAnsi="Times New Roman"/>
        </w:rPr>
        <w:fldChar w:fldCharType="end"/>
      </w:r>
      <w:r w:rsidRPr="00D94478">
        <w:rPr>
          <w:rFonts w:ascii="Times New Roman" w:hAnsi="Times New Roman"/>
        </w:rPr>
        <w:t xml:space="preserve"> juga mengungkapkan bahwa individu yang mempunyai kontrol diri yang tinggi akan menggunakan waktu yang sesuai dan mengarah pada perilaku yang lebih utama. Namun Individu yang mempunyai kontrol diri rendah tidak mampu mengatur dan mengarahkan perilakunya, sehingga </w:t>
      </w:r>
      <w:proofErr w:type="gramStart"/>
      <w:r w:rsidRPr="00D94478">
        <w:rPr>
          <w:rFonts w:ascii="Times New Roman" w:hAnsi="Times New Roman"/>
        </w:rPr>
        <w:t>akan</w:t>
      </w:r>
      <w:proofErr w:type="gramEnd"/>
      <w:r w:rsidRPr="00D94478">
        <w:rPr>
          <w:rFonts w:ascii="Times New Roman" w:hAnsi="Times New Roman"/>
        </w:rPr>
        <w:t xml:space="preserve"> lebih mementingkan sesuatu yang lebih menyenangkan, dan diasumsikan banyak menunda-nunda (prokrastinasi). </w:t>
      </w:r>
    </w:p>
    <w:p w14:paraId="3E66C614" w14:textId="77777777" w:rsidR="00D94478" w:rsidRPr="00D94478" w:rsidRDefault="00D94478" w:rsidP="00D94478">
      <w:pPr>
        <w:spacing w:after="0" w:line="360" w:lineRule="auto"/>
        <w:ind w:firstLine="720"/>
        <w:jc w:val="both"/>
        <w:rPr>
          <w:rFonts w:ascii="Times New Roman" w:hAnsi="Times New Roman"/>
        </w:rPr>
      </w:pPr>
      <w:r w:rsidRPr="00D94478">
        <w:rPr>
          <w:rFonts w:ascii="Times New Roman" w:hAnsi="Times New Roman"/>
        </w:rPr>
        <w:t xml:space="preserve">Hal tersebut juga sesuai hasil wawancara dengan pegawai negeri sipil Dinas X Daerah Istimewa Yogyakarta pada hari Rabu tanggal 18 Maret 2020. Diperoleh 8 dari 10 subjek yang mengatakan sering kali tidak langsung mengerjakan tugas pekerjaan saat itu juga, sehingga terkadang melanjutkan pekerjaan di rumah. Subjek juga mengatakan ketika mendapat pekerjaan tambahan terkadang sudah merasa tidak semangat sehingga pekerjaan tidak selesai dengan tepat waktu. Subjek juga sering berfikit untuk nanti-nanti mengerjakan pekerjaannya. Beberapa subjek juga mengatakan ketika pada saat jam kerja subjek mengangkat telepon saat jam kerja yang tidak ada kaitannya dengan pekerjaan. Dari teori, hasil penelitian sebelumnya, dan hasil wawancara dapat di simpulkan bahwa subjek memiliki permasalahan kontrol diri sehingga sering menunda-nunda pekerjaan. Oleh karena itu, kontrol diri </w:t>
      </w:r>
      <w:proofErr w:type="gramStart"/>
      <w:r w:rsidRPr="00D94478">
        <w:rPr>
          <w:rFonts w:ascii="Times New Roman" w:hAnsi="Times New Roman"/>
        </w:rPr>
        <w:t>akan</w:t>
      </w:r>
      <w:proofErr w:type="gramEnd"/>
      <w:r w:rsidRPr="00D94478">
        <w:rPr>
          <w:rFonts w:ascii="Times New Roman" w:hAnsi="Times New Roman"/>
        </w:rPr>
        <w:t xml:space="preserve"> menjadi satu faktor dominan dan variabel bebas dalam penelitian ini. </w:t>
      </w:r>
    </w:p>
    <w:p w14:paraId="07C9C250" w14:textId="77777777" w:rsidR="00D94478" w:rsidRPr="00D94478" w:rsidRDefault="00D94478" w:rsidP="00D94478">
      <w:pPr>
        <w:spacing w:after="0" w:line="360" w:lineRule="auto"/>
        <w:ind w:firstLine="720"/>
        <w:jc w:val="both"/>
        <w:rPr>
          <w:rFonts w:ascii="Times New Roman" w:hAnsi="Times New Roman"/>
        </w:rPr>
      </w:pPr>
      <w:r w:rsidRPr="00D94478">
        <w:rPr>
          <w:rFonts w:ascii="Times New Roman" w:hAnsi="Times New Roman"/>
        </w:rPr>
        <w:t xml:space="preserve">Menurut </w:t>
      </w:r>
      <w:r w:rsidRPr="00D94478">
        <w:rPr>
          <w:rFonts w:ascii="Times New Roman" w:hAnsi="Times New Roman"/>
        </w:rPr>
        <w:fldChar w:fldCharType="begin" w:fldLock="1"/>
      </w:r>
      <w:r w:rsidRPr="00D94478">
        <w:rPr>
          <w:rFonts w:ascii="Times New Roman" w:hAnsi="Times New Roman"/>
        </w:rPr>
        <w:instrText>ADDIN CSL_CITATION {"citationItems":[{"id":"ITEM-1","itemData":{"author":[{"dropping-particle":"","family":"Ghufron","given":"M. Nur","non-dropping-particle":"","parse-names":false,"suffix":""},{"dropping-particle":"","family":"Risnawati","given":"Rini","non-dropping-particle":"","parse-names":false,"suffix":""}],"id":"ITEM-1","issued":{"date-parts":[["2012"]]},"publisher":"Ar Ruzz Media","publisher-place":"Yogyakarta","title":"Teori-teori psikologi","type":"book"},"uris":["http://www.mendeley.com/documents/?uuid=8a1f58ed-5a01-4790-ba50-863d7cdc94e8"]}],"mendeley":{"formattedCitation":"(Ghufron &amp; Risnawati, 2012)","manualFormatting":"Ghufron dan Risnawati (2012)","plainTextFormattedCitation":"(Ghufron &amp; Risnawati, 2012)","previouslyFormattedCitation":"(Ghufron &amp; Risnawati, 2012)"},"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Ghufron dan Risnawati (2012)</w:t>
      </w:r>
      <w:r w:rsidRPr="00D94478">
        <w:rPr>
          <w:rFonts w:ascii="Times New Roman" w:hAnsi="Times New Roman"/>
        </w:rPr>
        <w:fldChar w:fldCharType="end"/>
      </w:r>
      <w:r w:rsidRPr="00D94478">
        <w:rPr>
          <w:rFonts w:ascii="Times New Roman" w:hAnsi="Times New Roman"/>
        </w:rPr>
        <w:t xml:space="preserve"> kontrol diri diartikan sebagai suatu aktivitas pengendalian tingkahlaku. Pengendalian tingkah laku mengandung makna melakukan pertimbangan-pertimbangan terlebih dahulu sebelum memutuskan sesuatu untuk bertindak. Goldfried dan Merbaum (dalam Ghufron dan Risnawati, 2012) kontrol diri sebagai kemampuan untuk menyusun, membimbing, mengatur, dan mengarahkan bentuk perilaku yang dapat membawa ke arah konsekuensi positif.  </w:t>
      </w:r>
      <w:r w:rsidRPr="00D94478">
        <w:rPr>
          <w:rFonts w:ascii="Times New Roman" w:hAnsi="Times New Roman"/>
        </w:rPr>
        <w:fldChar w:fldCharType="begin" w:fldLock="1"/>
      </w:r>
      <w:r w:rsidRPr="00D94478">
        <w:rPr>
          <w:rFonts w:ascii="Times New Roman" w:hAnsi="Times New Roman"/>
        </w:rPr>
        <w:instrText>ADDIN CSL_CITATION {"citationItems":[{"id":"ITEM-1","itemData":{"author":[{"dropping-particle":"","family":"Ghufron","given":"M. Nur","non-dropping-particle":"","parse-names":false,"suffix":""},{"dropping-particle":"","family":"Risnawati","given":"Rini","non-dropping-particle":"","parse-names":false,"suffix":""}],"id":"ITEM-1","issued":{"date-parts":[["2012"]]},"publisher":"Ar Ruzz Media","publisher-place":"Yogyakarta","title":"Teori-teori psikologi","type":"book"},"uris":["http://www.mendeley.com/documents/?uuid=8a1f58ed-5a01-4790-ba50-863d7cdc94e8"]}],"mendeley":{"formattedCitation":"(Ghufron &amp; Risnawati, 2012)","manualFormatting":"Ghufron dan Risnawati (2012)","plainTextFormattedCitation":"(Ghufron &amp; Risnawati, 2012)","previouslyFormattedCitation":"(Ghufron &amp; Risnawati, 2012)"},"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Ghufron dan Risnawati (2012)</w:t>
      </w:r>
      <w:r w:rsidRPr="00D94478">
        <w:rPr>
          <w:rFonts w:ascii="Times New Roman" w:hAnsi="Times New Roman"/>
        </w:rPr>
        <w:fldChar w:fldCharType="end"/>
      </w:r>
      <w:r w:rsidRPr="00D94478">
        <w:rPr>
          <w:rFonts w:ascii="Times New Roman" w:hAnsi="Times New Roman"/>
        </w:rPr>
        <w:t xml:space="preserve"> mengatakan bahwa terdapat tiga aspek kontrol diri antara lain kontrol perilaku yaitu kesiapan tersedianya suatu respon yang dapat secara langsung memengaruhi atau memodifikasi suatu keadaan yang tidak menyenangkan. Kedua aspek kontrol kognitif yaitu kemampuan individu dalam mengolah informasi yang tidak diinginkan dengan </w:t>
      </w:r>
      <w:proofErr w:type="gramStart"/>
      <w:r w:rsidRPr="00D94478">
        <w:rPr>
          <w:rFonts w:ascii="Times New Roman" w:hAnsi="Times New Roman"/>
        </w:rPr>
        <w:t>cara</w:t>
      </w:r>
      <w:proofErr w:type="gramEnd"/>
      <w:r w:rsidRPr="00D94478">
        <w:rPr>
          <w:rFonts w:ascii="Times New Roman" w:hAnsi="Times New Roman"/>
        </w:rPr>
        <w:t xml:space="preserve"> menginterpretasikan. Ketiga aspek kontrol keputusan yaitu kemampuan seseorang untuk memilih hasil atau suatu tindakan berdasarkan pada sesuatu yang diyakini atau disetujuinya.</w:t>
      </w:r>
    </w:p>
    <w:p w14:paraId="623030C1" w14:textId="77777777" w:rsidR="00D94478" w:rsidRPr="00D94478" w:rsidRDefault="00D94478" w:rsidP="00D94478">
      <w:pPr>
        <w:spacing w:after="0" w:line="360" w:lineRule="auto"/>
        <w:ind w:firstLine="720"/>
        <w:jc w:val="both"/>
        <w:rPr>
          <w:rFonts w:ascii="Times New Roman" w:hAnsi="Times New Roman"/>
        </w:rPr>
      </w:pPr>
      <w:r w:rsidRPr="00D94478">
        <w:rPr>
          <w:rFonts w:ascii="Times New Roman" w:hAnsi="Times New Roman"/>
        </w:rPr>
        <w:t>Kontrol diri diartikan sebagai suatu aktivitas pengendalian tingkahlaku,  dimana pengendalian tingkah laku  merupakan pertimbangan-pertimbangan yang dilakukan terlebih dahulu sebelum memutuskan sesuatu untuk bertindak (</w:t>
      </w:r>
      <w:r w:rsidRPr="00D94478">
        <w:rPr>
          <w:rFonts w:ascii="Times New Roman" w:hAnsi="Times New Roman"/>
        </w:rPr>
        <w:fldChar w:fldCharType="begin" w:fldLock="1"/>
      </w:r>
      <w:r w:rsidRPr="00D94478">
        <w:rPr>
          <w:rFonts w:ascii="Times New Roman" w:hAnsi="Times New Roman"/>
        </w:rPr>
        <w:instrText>ADDIN CSL_CITATION {"citationItems":[{"id":"ITEM-1","itemData":{"author":[{"dropping-particle":"","family":"Ghufron","given":"M. Nur","non-dropping-particle":"","parse-names":false,"suffix":""},{"dropping-particle":"","family":"Risnawati","given":"Rini","non-dropping-particle":"","parse-names":false,"suffix":""}],"id":"ITEM-1","issued":{"date-parts":[["2012"]]},"publisher":"Ar Ruzz Media","publisher-place":"Yogyakarta","title":"Teori-teori psikologi","type":"book"},"uris":["http://www.mendeley.com/documents/?uuid=8a1f58ed-5a01-4790-ba50-863d7cdc94e8"]}],"mendeley":{"formattedCitation":"(Ghufron &amp; Risnawati, 2012)","manualFormatting":"Ghufron &amp; Risnawati, 2012)","plainTextFormattedCitation":"(Ghufron &amp; Risnawati, 2012)","previouslyFormattedCitation":"(Ghufron &amp; Risnawati, 2012)"},"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Ghufron &amp; Risnawati, 2012)</w:t>
      </w:r>
      <w:r w:rsidRPr="00D94478">
        <w:rPr>
          <w:rFonts w:ascii="Times New Roman" w:hAnsi="Times New Roman"/>
        </w:rPr>
        <w:fldChar w:fldCharType="end"/>
      </w:r>
      <w:r w:rsidRPr="00D94478">
        <w:rPr>
          <w:rFonts w:ascii="Times New Roman" w:hAnsi="Times New Roman"/>
        </w:rPr>
        <w:t xml:space="preserve">. </w:t>
      </w:r>
      <w:r w:rsidRPr="00D94478">
        <w:rPr>
          <w:rFonts w:ascii="Times New Roman" w:hAnsi="Times New Roman"/>
        </w:rPr>
        <w:fldChar w:fldCharType="begin" w:fldLock="1"/>
      </w:r>
      <w:r w:rsidRPr="00D94478">
        <w:rPr>
          <w:rFonts w:ascii="Times New Roman" w:hAnsi="Times New Roman"/>
        </w:rPr>
        <w:instrText>ADDIN CSL_CITATION {"citationItems":[{"id":"ITEM-1","itemData":{"ISSN":"2085-8655","abstract":"This study aims to examine the relationship between self-control with procrastination in finishing the final project on college students. In this study the subjects of research is the student at Universitas Muria Kudus, with a purposive sampling. That is based on a characteristics are students at the Universitas Muria Kudus who already took a final project at least two semesters and take the active study period more than 8 semesters. Results of analysis of data obtained from both the correlation coefficient rxy = 0.401 with a p = 0.000 (p &lt;0.01) this means there is a very significant negative relationship between self-control with procrastination in completing the final project on student at Universitas Muria Kudus. Effective contribution of self-control variables on procrastination in finishing the final project are 16.08%. Keywords: self control and procrastination in finisihing the final projec.","author":[{"dropping-particle":"","family":"Aini","given":"Aliya Noor","non-dropping-particle":"","parse-names":false,"suffix":""},{"dropping-particle":"","family":"Mahardayani","given":"Iranita Hervi","non-dropping-particle":"","parse-names":false,"suffix":""}],"container-title":"Jurnal Psikologi Pitutur","id":"ITEM-1","issue":"2","issued":{"date-parts":[["2011"]]},"page":"65-71","title":"Hubungan antara kontrol diri dengan prokrastinasi dalam menyelesaikan skripsi pada mahasiswa Universitas Muria Kudus","type":"article-journal","volume":"1"},"uris":["http://www.mendeley.com/documents/?uuid=0489edb7-41f1-4808-9784-fa7007763893"]}],"mendeley":{"formattedCitation":"(Aini &amp; Mahardayani, 2011)","manualFormatting":"Aini dan Mahardayani (2011)","plainTextFormattedCitation":"(Aini &amp; Mahardayani, 2011)","previouslyFormattedCitation":"(Aini &amp; Mahardayani, 2011)"},"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Aini dan Mahardayani (2011)</w:t>
      </w:r>
      <w:r w:rsidRPr="00D94478">
        <w:rPr>
          <w:rFonts w:ascii="Times New Roman" w:hAnsi="Times New Roman"/>
        </w:rPr>
        <w:fldChar w:fldCharType="end"/>
      </w:r>
      <w:r w:rsidRPr="00D94478">
        <w:rPr>
          <w:rFonts w:ascii="Times New Roman" w:hAnsi="Times New Roman"/>
        </w:rPr>
        <w:t xml:space="preserve"> mengatakan bahwa seseorang yang memiliki kontrol diri yang baik, maka individu tersebut dapat mengarahkan pada perilaku yang lebih utama dan dapat menggunakan waktu yang sesuai. Tangney Baumeister dan Boone (2004) menambahkan bahwa kontrol diri yang tinggi dapat menekan perilaku prokrastinasi. Mereka yang memiliki kontrol diri yang baik, cenderung mampu untuk menghindarkan diri dari aktivitas-aktivitas yang tidak berkaitan dengan kewajibannya dan mengerjaan tugasnya tepat waktu. Seseorang yang menunjukkan dirinya bersegera dalam mengerjakan tugas dengan tepat waktu, antara rencana dan aktualisasi dapat sesuai, serta dapat fokus terhadap tugas yang ingin di selesaikan mencerminkan seseorang yang memiliki prokrastinasi yang rendah </w:t>
      </w:r>
      <w:r w:rsidRPr="00D94478">
        <w:rPr>
          <w:rFonts w:ascii="Times New Roman" w:hAnsi="Times New Roman"/>
        </w:rPr>
        <w:fldChar w:fldCharType="begin" w:fldLock="1"/>
      </w:r>
      <w:r w:rsidRPr="00D94478">
        <w:rPr>
          <w:rFonts w:ascii="Times New Roman" w:hAnsi="Times New Roman"/>
        </w:rPr>
        <w:instrText>ADDIN CSL_CITATION {"citationItems":[{"id":"ITEM-1","itemData":{"author":[{"dropping-particle":"","family":"Nurhayati","given":"","non-dropping-particle":"","parse-names":false,"suffix":""}],"id":"ITEM-1","issue":"2","issued":{"date-parts":[["2015"]]},"page":"492-503","title":"Hubungan kontrol diri dengan prokrastinasi kerja pada pegawai PT PLN (Persero) Rayon Samarinda Ilir","type":"article-journal","volume":"3"},"uris":["http://www.mendeley.com/documents/?uuid=f6064c2b-6cd6-41d3-9ade-a24d066ffd66"]}],"mendeley":{"formattedCitation":"(Nurhayati, 2015)","plainTextFormattedCitation":"(Nurhayati, 2015)","previouslyFormattedCitation":"(Nurhayati, 2015)"},"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Nurhayati, 2015)</w:t>
      </w:r>
      <w:r w:rsidRPr="00D94478">
        <w:rPr>
          <w:rFonts w:ascii="Times New Roman" w:hAnsi="Times New Roman"/>
        </w:rPr>
        <w:fldChar w:fldCharType="end"/>
      </w:r>
      <w:r w:rsidRPr="00D94478">
        <w:rPr>
          <w:rFonts w:ascii="Times New Roman" w:hAnsi="Times New Roman"/>
        </w:rPr>
        <w:t>.</w:t>
      </w:r>
    </w:p>
    <w:p w14:paraId="6DCB5711" w14:textId="77777777" w:rsidR="00D94478" w:rsidRPr="00D94478" w:rsidRDefault="00D94478" w:rsidP="00D94478">
      <w:pPr>
        <w:spacing w:after="0" w:line="360" w:lineRule="auto"/>
        <w:ind w:firstLine="720"/>
        <w:jc w:val="both"/>
        <w:rPr>
          <w:rFonts w:ascii="Times New Roman" w:hAnsi="Times New Roman"/>
        </w:rPr>
      </w:pPr>
      <w:r w:rsidRPr="00D94478">
        <w:rPr>
          <w:rFonts w:ascii="Times New Roman" w:hAnsi="Times New Roman"/>
        </w:rPr>
        <w:fldChar w:fldCharType="begin" w:fldLock="1"/>
      </w:r>
      <w:r w:rsidRPr="00D94478">
        <w:rPr>
          <w:rFonts w:ascii="Times New Roman" w:hAnsi="Times New Roman"/>
        </w:rPr>
        <w:instrText>ADDIN CSL_CITATION {"citationItems":[{"id":"ITEM-1","itemData":{"ISSN":"2085-8655","abstract":"This study aims to examine the relationship between self-control with procrastination in finishing the final project on college students. In this study the subjects of research is the student at Universitas Muria Kudus, with a purposive sampling. That is based on a characteristics are students at the Universitas Muria Kudus who already took a final project at least two semesters and take the active study period more than 8 semesters. Results of analysis of data obtained from both the correlation coefficient rxy = 0.401 with a p = 0.000 (p &lt;0.01) this means there is a very significant negative relationship between self-control with procrastination in completing the final project on student at Universitas Muria Kudus. Effective contribution of self-control variables on procrastination in finishing the final project are 16.08%. Keywords: self control and procrastination in finisihing the final projec.","author":[{"dropping-particle":"","family":"Aini","given":"Aliya Noor","non-dropping-particle":"","parse-names":false,"suffix":""},{"dropping-particle":"","family":"Mahardayani","given":"Iranita Hervi","non-dropping-particle":"","parse-names":false,"suffix":""}],"container-title":"Jurnal Psikologi Pitutur","id":"ITEM-1","issue":"2","issued":{"date-parts":[["2011"]]},"page":"65-71","title":"Hubungan antara kontrol diri dengan prokrastinasi dalam menyelesaikan skripsi pada mahasiswa Universitas Muria Kudus","type":"article-journal","volume":"1"},"uris":["http://www.mendeley.com/documents/?uuid=0489edb7-41f1-4808-9784-fa7007763893"]}],"mendeley":{"formattedCitation":"(Aini &amp; Mahardayani, 2011)","manualFormatting":"Aini dan Mahardayani (2011)","plainTextFormattedCitation":"(Aini &amp; Mahardayani, 2011)"},"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Aini dan Mahardayani (2011)</w:t>
      </w:r>
      <w:r w:rsidRPr="00D94478">
        <w:rPr>
          <w:rFonts w:ascii="Times New Roman" w:hAnsi="Times New Roman"/>
        </w:rPr>
        <w:fldChar w:fldCharType="end"/>
      </w:r>
      <w:r w:rsidRPr="00D94478">
        <w:rPr>
          <w:rFonts w:ascii="Times New Roman" w:hAnsi="Times New Roman"/>
        </w:rPr>
        <w:t xml:space="preserve"> seseorang yang memiliki kontrol diri rendah, individu tersebut tidak mampu mengatur dan mengarahkan perilakunya, sehingga </w:t>
      </w:r>
      <w:proofErr w:type="gramStart"/>
      <w:r w:rsidRPr="00D94478">
        <w:rPr>
          <w:rFonts w:ascii="Times New Roman" w:hAnsi="Times New Roman"/>
        </w:rPr>
        <w:t>akan</w:t>
      </w:r>
      <w:proofErr w:type="gramEnd"/>
      <w:r w:rsidRPr="00D94478">
        <w:rPr>
          <w:rFonts w:ascii="Times New Roman" w:hAnsi="Times New Roman"/>
        </w:rPr>
        <w:t xml:space="preserve"> lebih mementingkan sesuatu yang lebih menyenangkan, dan diasumsikan banyak menunda-nunda. Lebih lanjut </w:t>
      </w:r>
      <w:r w:rsidRPr="00D94478">
        <w:rPr>
          <w:rFonts w:ascii="Times New Roman" w:hAnsi="Times New Roman"/>
        </w:rPr>
        <w:fldChar w:fldCharType="begin" w:fldLock="1"/>
      </w:r>
      <w:r w:rsidRPr="00D94478">
        <w:rPr>
          <w:rFonts w:ascii="Times New Roman" w:hAnsi="Times New Roman"/>
        </w:rPr>
        <w:instrText>ADDIN CSL_CITATION {"citationItems":[{"id":"ITEM-1","itemData":{"author":[{"dropping-particle":"","family":"Fasilita","given":"Dina Audi","non-dropping-particle":"","parse-names":false,"suffix":""}],"container-title":"Journal of Social and Industrial Psychology","id":"ITEM-1","issue":"2","issued":{"date-parts":[["2012"]]},"page":"28-33","title":"Kontrol diri terhadap perilaku agresif ditinjau dari usia Satpol Pp Kota Semarang","type":"article-journal","volume":"1"},"uris":["http://www.mendeley.com/documents/?uuid=1149242a-c5e2-4329-82e3-d7d98d5c3a65"]}],"mendeley":{"formattedCitation":"(Fasilita, 2012)","manualFormatting":"Fasilita (2012)","plainTextFormattedCitation":"(Fasilita, 2012)","previouslyFormattedCitation":"(Fasilita, 2012)"},"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Fasilita (2012)</w:t>
      </w:r>
      <w:r w:rsidRPr="00D94478">
        <w:rPr>
          <w:rFonts w:ascii="Times New Roman" w:hAnsi="Times New Roman"/>
        </w:rPr>
        <w:fldChar w:fldCharType="end"/>
      </w:r>
      <w:r w:rsidRPr="00D94478">
        <w:rPr>
          <w:rFonts w:ascii="Times New Roman" w:hAnsi="Times New Roman"/>
        </w:rPr>
        <w:t xml:space="preserve"> mengatakan bahwa seseorang dengan kontrol diri yang lemah akan mengarah pada konsekuensi negatif, yang merugikan orang lain maupun dirinya sendiri. Individu yang menunda-nunda mengerjakan tugas, terlambat mengerjakan tugas, tidak sesuai dengan deadline yang telah ditetapkan, dan mendahulukan aktivitas lain saat menyelesaikan tugas merupakan individu yang memiliki prokrastinasi tinggi </w:t>
      </w:r>
      <w:r w:rsidRPr="00D94478">
        <w:rPr>
          <w:rFonts w:ascii="Times New Roman" w:hAnsi="Times New Roman"/>
        </w:rPr>
        <w:fldChar w:fldCharType="begin" w:fldLock="1"/>
      </w:r>
      <w:r w:rsidRPr="00D94478">
        <w:rPr>
          <w:rFonts w:ascii="Times New Roman" w:hAnsi="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vira","given":"Fitria","non-dropping-particle":"","parse-names":false,"suffix":""},{"dropping-particle":"","family":"Yudi Suharsono","given":"","non-dropping-particle":"","parse-names":false,"suffix":""}],"container-title":"Jurnal Ilmiah Psikologi Terapan","id":"ITEM-1","issue":"1","issued":{"date-parts":[["2013"]]},"page":"1689-1699","title":"Self-regulated learning (SRL) dengan prokrastnasi akademik pada siswa akselerasi","type":"article-journal","volume":"1"},"uris":["http://www.mendeley.com/documents/?uuid=4afc703e-a884-4bb6-b895-a233e531e9e9"]}],"mendeley":{"formattedCitation":"(Savira &amp; Yudi Suharsono, 2013)","plainTextFormattedCitation":"(Savira &amp; Yudi Suharsono, 2013)","previouslyFormattedCitation":"(Savira &amp; Yudi Suharsono, 2013)"},"properties":{"noteIndex":0},"schema":"https://github.com/citation-style-language/schema/raw/master/csl-citation.json"}</w:instrText>
      </w:r>
      <w:r w:rsidRPr="00D94478">
        <w:rPr>
          <w:rFonts w:ascii="Times New Roman" w:hAnsi="Times New Roman"/>
        </w:rPr>
        <w:fldChar w:fldCharType="separate"/>
      </w:r>
      <w:r w:rsidRPr="00D94478">
        <w:rPr>
          <w:rFonts w:ascii="Times New Roman" w:hAnsi="Times New Roman"/>
          <w:noProof/>
        </w:rPr>
        <w:t>(Savira &amp; Yudi Suharsono, 2013)</w:t>
      </w:r>
      <w:r w:rsidRPr="00D94478">
        <w:rPr>
          <w:rFonts w:ascii="Times New Roman" w:hAnsi="Times New Roman"/>
        </w:rPr>
        <w:fldChar w:fldCharType="end"/>
      </w:r>
      <w:r w:rsidRPr="00D94478">
        <w:rPr>
          <w:rFonts w:ascii="Times New Roman" w:hAnsi="Times New Roman"/>
        </w:rPr>
        <w:t xml:space="preserve">. </w:t>
      </w:r>
    </w:p>
    <w:p w14:paraId="2CD82A27" w14:textId="77777777" w:rsidR="00D94478" w:rsidRPr="00D94478" w:rsidRDefault="00D94478" w:rsidP="00D94478">
      <w:pPr>
        <w:spacing w:after="0" w:line="360" w:lineRule="auto"/>
        <w:ind w:firstLine="720"/>
        <w:jc w:val="both"/>
        <w:rPr>
          <w:rFonts w:ascii="Times New Roman" w:hAnsi="Times New Roman"/>
        </w:rPr>
      </w:pPr>
      <w:r w:rsidRPr="00D94478">
        <w:rPr>
          <w:rFonts w:ascii="Times New Roman" w:hAnsi="Times New Roman"/>
        </w:rPr>
        <w:t>Berdasarkan uraian yang telah dipaparkan rumusan masalah dalam</w:t>
      </w:r>
      <w:r w:rsidRPr="00D94478">
        <w:rPr>
          <w:rFonts w:ascii="Times New Roman" w:hAnsi="Times New Roman"/>
          <w:b/>
        </w:rPr>
        <w:t xml:space="preserve"> </w:t>
      </w:r>
      <w:r w:rsidRPr="00D94478">
        <w:rPr>
          <w:rFonts w:ascii="Times New Roman" w:hAnsi="Times New Roman"/>
        </w:rPr>
        <w:t>penelitian ini sebagai berikut: “Apakah terdapat hubungan antara kontrol diri dengan prokrastinasi kerja pada pegawai negeri sipil Dinas X Daerah Istimewa Yogyakarta?</w:t>
      </w:r>
      <w:proofErr w:type="gramStart"/>
      <w:r w:rsidRPr="00D94478">
        <w:rPr>
          <w:rFonts w:ascii="Times New Roman" w:hAnsi="Times New Roman"/>
        </w:rPr>
        <w:t>”.</w:t>
      </w:r>
      <w:proofErr w:type="gramEnd"/>
    </w:p>
    <w:p w14:paraId="4B2B6A82" w14:textId="77777777" w:rsidR="00490B69" w:rsidRPr="00490B69" w:rsidRDefault="00490B69" w:rsidP="00283639">
      <w:pPr>
        <w:spacing w:after="0" w:line="360" w:lineRule="auto"/>
        <w:jc w:val="both"/>
        <w:rPr>
          <w:rFonts w:ascii="Times New Roman" w:hAnsi="Times New Roman"/>
          <w:lang w:val="id-ID"/>
        </w:rPr>
      </w:pPr>
    </w:p>
    <w:p w14:paraId="5BA1D4AB" w14:textId="77777777" w:rsidR="00FD5E11" w:rsidRPr="00091240" w:rsidRDefault="00FD5E11" w:rsidP="00FD5E11">
      <w:pPr>
        <w:pStyle w:val="ListParagraph"/>
        <w:spacing w:after="0" w:line="360" w:lineRule="auto"/>
        <w:ind w:left="0"/>
        <w:jc w:val="both"/>
        <w:rPr>
          <w:rFonts w:ascii="Times New Roman" w:hAnsi="Times New Roman" w:cs="Times New Roman"/>
          <w:b/>
          <w:bCs/>
        </w:rPr>
      </w:pPr>
      <w:r w:rsidRPr="00091240">
        <w:rPr>
          <w:rFonts w:ascii="Times New Roman" w:hAnsi="Times New Roman" w:cs="Times New Roman"/>
          <w:b/>
          <w:bCs/>
          <w:lang w:val="en-US"/>
        </w:rPr>
        <w:t>METODE</w:t>
      </w:r>
    </w:p>
    <w:p w14:paraId="6A687CFC" w14:textId="48C12A37" w:rsidR="00FD5E11" w:rsidRPr="00E83EE3" w:rsidRDefault="00136B97" w:rsidP="00D94478">
      <w:pPr>
        <w:spacing w:after="0" w:line="360" w:lineRule="auto"/>
        <w:ind w:firstLine="720"/>
        <w:jc w:val="both"/>
        <w:rPr>
          <w:rFonts w:ascii="Times New Roman" w:hAnsi="Times New Roman"/>
          <w:color w:val="000000" w:themeColor="text1"/>
          <w:lang w:val="id-ID"/>
        </w:rPr>
      </w:pPr>
      <w:r w:rsidRPr="00E83EE3">
        <w:rPr>
          <w:rFonts w:ascii="Times New Roman" w:hAnsi="Times New Roman"/>
        </w:rPr>
        <w:t>S</w:t>
      </w:r>
      <w:r w:rsidRPr="00E83EE3">
        <w:rPr>
          <w:rFonts w:ascii="Times New Roman" w:hAnsi="Times New Roman"/>
          <w:lang w:val="id-ID"/>
        </w:rPr>
        <w:t xml:space="preserve">ubjek dalam penelitian ini adalah </w:t>
      </w:r>
      <w:r w:rsidR="00E83EE3" w:rsidRPr="00E83EE3">
        <w:rPr>
          <w:rFonts w:ascii="Times New Roman" w:hAnsi="Times New Roman"/>
          <w:iCs/>
        </w:rPr>
        <w:t>Pegawai Negeri Sipil</w:t>
      </w:r>
      <w:r w:rsidR="00283639" w:rsidRPr="00E83EE3">
        <w:rPr>
          <w:rFonts w:ascii="Times New Roman" w:hAnsi="Times New Roman"/>
          <w:i/>
          <w:iCs/>
        </w:rPr>
        <w:t xml:space="preserve"> </w:t>
      </w:r>
      <w:r w:rsidR="00E83EE3" w:rsidRPr="00E83EE3">
        <w:rPr>
          <w:rFonts w:ascii="Times New Roman" w:hAnsi="Times New Roman"/>
          <w:iCs/>
        </w:rPr>
        <w:t xml:space="preserve">Dinas </w:t>
      </w:r>
      <w:r w:rsidR="00283639" w:rsidRPr="00E83EE3">
        <w:rPr>
          <w:rFonts w:ascii="Times New Roman" w:hAnsi="Times New Roman"/>
          <w:iCs/>
        </w:rPr>
        <w:t>X</w:t>
      </w:r>
      <w:r w:rsidRPr="00E83EE3">
        <w:rPr>
          <w:rFonts w:ascii="Times New Roman" w:hAnsi="Times New Roman"/>
          <w:lang w:val="id-ID"/>
        </w:rPr>
        <w:t xml:space="preserve"> Yogyakarta</w:t>
      </w:r>
      <w:r w:rsidRPr="00E83EE3">
        <w:rPr>
          <w:rFonts w:ascii="Times New Roman" w:hAnsi="Times New Roman"/>
        </w:rPr>
        <w:t>. P</w:t>
      </w:r>
      <w:r w:rsidRPr="00E83EE3">
        <w:rPr>
          <w:rFonts w:ascii="Times New Roman" w:hAnsi="Times New Roman"/>
          <w:lang w:val="id-ID"/>
        </w:rPr>
        <w:t xml:space="preserve">engambilan </w:t>
      </w:r>
      <w:r w:rsidRPr="00E83EE3">
        <w:rPr>
          <w:rFonts w:ascii="Times New Roman" w:hAnsi="Times New Roman"/>
        </w:rPr>
        <w:t>subjek</w:t>
      </w:r>
      <w:r w:rsidRPr="00E83EE3">
        <w:rPr>
          <w:rFonts w:ascii="Times New Roman" w:hAnsi="Times New Roman"/>
          <w:lang w:val="id-ID"/>
        </w:rPr>
        <w:t xml:space="preserve"> dalam penelitian ini menggunakan </w:t>
      </w:r>
      <w:proofErr w:type="gramStart"/>
      <w:r w:rsidRPr="00E83EE3">
        <w:rPr>
          <w:rFonts w:ascii="Times New Roman" w:hAnsi="Times New Roman"/>
          <w:color w:val="000000" w:themeColor="text1"/>
          <w:lang w:val="id-ID"/>
        </w:rPr>
        <w:t xml:space="preserve">teknik  </w:t>
      </w:r>
      <w:r w:rsidRPr="00E83EE3">
        <w:rPr>
          <w:rFonts w:ascii="Times New Roman" w:hAnsi="Times New Roman"/>
          <w:i/>
          <w:color w:val="000000" w:themeColor="text1"/>
        </w:rPr>
        <w:t>p</w:t>
      </w:r>
      <w:r w:rsidRPr="00E83EE3">
        <w:rPr>
          <w:rFonts w:ascii="Times New Roman" w:hAnsi="Times New Roman"/>
          <w:i/>
          <w:color w:val="000000" w:themeColor="text1"/>
          <w:lang w:val="id-ID"/>
        </w:rPr>
        <w:t>urposive</w:t>
      </w:r>
      <w:proofErr w:type="gramEnd"/>
      <w:r w:rsidRPr="00E83EE3">
        <w:rPr>
          <w:rFonts w:ascii="Times New Roman" w:hAnsi="Times New Roman"/>
          <w:i/>
          <w:color w:val="000000" w:themeColor="text1"/>
          <w:lang w:val="id-ID"/>
        </w:rPr>
        <w:t xml:space="preserve"> sampling</w:t>
      </w:r>
      <w:r w:rsidRPr="00E83EE3">
        <w:rPr>
          <w:rFonts w:ascii="Times New Roman" w:hAnsi="Times New Roman"/>
          <w:color w:val="000000" w:themeColor="text1"/>
        </w:rPr>
        <w:t xml:space="preserve">. Jumlah subjek dalam penelitian ini sebanyak </w:t>
      </w:r>
      <w:r w:rsidR="00E83EE3" w:rsidRPr="00E83EE3">
        <w:rPr>
          <w:rFonts w:ascii="Times New Roman" w:hAnsi="Times New Roman"/>
          <w:color w:val="000000" w:themeColor="text1"/>
          <w:lang w:val="id-ID"/>
        </w:rPr>
        <w:t>43</w:t>
      </w:r>
      <w:r w:rsidRPr="00E83EE3">
        <w:rPr>
          <w:rFonts w:ascii="Times New Roman" w:hAnsi="Times New Roman"/>
          <w:color w:val="000000" w:themeColor="text1"/>
        </w:rPr>
        <w:t xml:space="preserve"> subjek.</w:t>
      </w:r>
      <w:r w:rsidRPr="00E83EE3">
        <w:rPr>
          <w:rFonts w:ascii="Times New Roman" w:hAnsi="Times New Roman"/>
          <w:color w:val="000000" w:themeColor="text1"/>
          <w:lang w:val="id-ID"/>
        </w:rPr>
        <w:t xml:space="preserve"> </w:t>
      </w:r>
      <w:r w:rsidRPr="00E83EE3">
        <w:rPr>
          <w:rFonts w:ascii="Times New Roman" w:hAnsi="Times New Roman"/>
          <w:color w:val="000000" w:themeColor="text1"/>
        </w:rPr>
        <w:t xml:space="preserve">Metode penyusunan skala dalam penelitian ini mengacu pada model </w:t>
      </w:r>
      <w:r w:rsidRPr="00E83EE3">
        <w:rPr>
          <w:rFonts w:ascii="Times New Roman" w:hAnsi="Times New Roman"/>
          <w:i/>
          <w:color w:val="000000" w:themeColor="text1"/>
        </w:rPr>
        <w:t>likert</w:t>
      </w:r>
      <w:r w:rsidRPr="00E83EE3">
        <w:rPr>
          <w:rFonts w:ascii="Times New Roman" w:hAnsi="Times New Roman"/>
          <w:color w:val="000000" w:themeColor="text1"/>
        </w:rPr>
        <w:t>.</w:t>
      </w:r>
      <w:r w:rsidRPr="00E83EE3">
        <w:rPr>
          <w:rFonts w:ascii="Times New Roman" w:hAnsi="Times New Roman"/>
          <w:color w:val="000000" w:themeColor="text1"/>
          <w:lang w:val="id-ID"/>
        </w:rPr>
        <w:t xml:space="preserve"> </w:t>
      </w:r>
      <w:r w:rsidRPr="00E83EE3">
        <w:rPr>
          <w:rFonts w:ascii="Times New Roman" w:hAnsi="Times New Roman"/>
          <w:color w:val="000000" w:themeColor="text1"/>
        </w:rPr>
        <w:t xml:space="preserve">Skala yang digunakan dalam penelitian ini adalah Skala </w:t>
      </w:r>
      <w:r w:rsidR="00E83EE3" w:rsidRPr="00E83EE3">
        <w:rPr>
          <w:rFonts w:ascii="Times New Roman" w:hAnsi="Times New Roman"/>
          <w:color w:val="000000" w:themeColor="text1"/>
        </w:rPr>
        <w:t xml:space="preserve">Kontrol Diri </w:t>
      </w:r>
      <w:r w:rsidRPr="00E83EE3">
        <w:rPr>
          <w:rFonts w:ascii="Times New Roman" w:hAnsi="Times New Roman"/>
          <w:color w:val="000000" w:themeColor="text1"/>
        </w:rPr>
        <w:t xml:space="preserve">dan Skala </w:t>
      </w:r>
      <w:r w:rsidR="00E83EE3" w:rsidRPr="00E83EE3">
        <w:rPr>
          <w:rFonts w:ascii="Times New Roman" w:hAnsi="Times New Roman"/>
          <w:color w:val="000000" w:themeColor="text1"/>
        </w:rPr>
        <w:t>Prokrastinasi</w:t>
      </w:r>
      <w:r w:rsidR="00283639" w:rsidRPr="00E83EE3">
        <w:rPr>
          <w:rFonts w:ascii="Times New Roman" w:hAnsi="Times New Roman"/>
          <w:color w:val="000000" w:themeColor="text1"/>
        </w:rPr>
        <w:t xml:space="preserve"> Kerja</w:t>
      </w:r>
      <w:r w:rsidRPr="00E83EE3">
        <w:rPr>
          <w:rFonts w:ascii="Times New Roman" w:hAnsi="Times New Roman"/>
          <w:color w:val="000000" w:themeColor="text1"/>
        </w:rPr>
        <w:t xml:space="preserve"> dengan aitem-aitem skala yang hanya dibagi dalam satu kelompok saja, yaitu kelompok </w:t>
      </w:r>
      <w:r w:rsidRPr="00E83EE3">
        <w:rPr>
          <w:rFonts w:ascii="Times New Roman" w:hAnsi="Times New Roman"/>
          <w:i/>
          <w:color w:val="000000" w:themeColor="text1"/>
        </w:rPr>
        <w:t>favourable</w:t>
      </w:r>
      <w:r w:rsidRPr="00E83EE3">
        <w:rPr>
          <w:rFonts w:ascii="Times New Roman" w:hAnsi="Times New Roman"/>
          <w:color w:val="000000" w:themeColor="text1"/>
        </w:rPr>
        <w:t>.</w:t>
      </w:r>
      <w:r w:rsidR="00C02E3D" w:rsidRPr="00E83EE3">
        <w:rPr>
          <w:rFonts w:ascii="Times New Roman" w:hAnsi="Times New Roman"/>
          <w:color w:val="000000" w:themeColor="text1"/>
          <w:lang w:val="id-ID"/>
        </w:rPr>
        <w:t xml:space="preserve"> </w:t>
      </w:r>
      <w:r w:rsidRPr="00E83EE3">
        <w:rPr>
          <w:rFonts w:ascii="Times New Roman" w:hAnsi="Times New Roman"/>
          <w:color w:val="000000" w:themeColor="text1"/>
        </w:rPr>
        <w:t>Bentuk skala yang digunakan adalah model skala likert</w:t>
      </w:r>
      <w:r w:rsidR="00C02E3D" w:rsidRPr="00E83EE3">
        <w:rPr>
          <w:rFonts w:ascii="Times New Roman" w:hAnsi="Times New Roman"/>
          <w:color w:val="000000" w:themeColor="text1"/>
          <w:lang w:val="id-ID"/>
        </w:rPr>
        <w:t>,</w:t>
      </w:r>
      <w:r w:rsidRPr="00E83EE3">
        <w:rPr>
          <w:rFonts w:ascii="Times New Roman" w:hAnsi="Times New Roman"/>
          <w:color w:val="000000" w:themeColor="text1"/>
        </w:rPr>
        <w:t xml:space="preserve"> dengan 4 alternatif jawaban</w:t>
      </w:r>
      <w:r w:rsidR="00C02E3D" w:rsidRPr="00E83EE3">
        <w:rPr>
          <w:rFonts w:ascii="Times New Roman" w:hAnsi="Times New Roman"/>
          <w:color w:val="000000" w:themeColor="text1"/>
          <w:lang w:val="id-ID"/>
        </w:rPr>
        <w:t xml:space="preserve"> </w:t>
      </w:r>
      <w:r w:rsidRPr="00E83EE3">
        <w:rPr>
          <w:rFonts w:ascii="Times New Roman" w:hAnsi="Times New Roman"/>
          <w:color w:val="000000" w:themeColor="text1"/>
        </w:rPr>
        <w:t>yaitu: Sangat Sesuai (SS), Sesuai (S), Tidak Sesuai (TS), dan Sangat Tidak Sesuai (STS).</w:t>
      </w:r>
      <w:r w:rsidR="00C02E3D" w:rsidRPr="00E83EE3">
        <w:rPr>
          <w:rFonts w:ascii="Times New Roman" w:hAnsi="Times New Roman"/>
          <w:color w:val="000000" w:themeColor="text1"/>
          <w:lang w:val="id-ID"/>
        </w:rPr>
        <w:t xml:space="preserve"> </w:t>
      </w:r>
      <w:r w:rsidR="00C02E3D" w:rsidRPr="00E83EE3">
        <w:rPr>
          <w:rFonts w:ascii="Times New Roman" w:hAnsi="Times New Roman"/>
          <w:color w:val="000000" w:themeColor="text1"/>
        </w:rPr>
        <w:t>Skala</w:t>
      </w:r>
      <w:r w:rsidR="00C02E3D" w:rsidRPr="00E83EE3">
        <w:rPr>
          <w:rFonts w:ascii="Times New Roman" w:hAnsi="Times New Roman"/>
          <w:i/>
          <w:color w:val="000000" w:themeColor="text1"/>
        </w:rPr>
        <w:t xml:space="preserve"> </w:t>
      </w:r>
      <w:r w:rsidR="00E83EE3" w:rsidRPr="00E83EE3">
        <w:rPr>
          <w:rFonts w:ascii="Times New Roman" w:hAnsi="Times New Roman"/>
          <w:color w:val="000000" w:themeColor="text1"/>
        </w:rPr>
        <w:t>Kontrol Diri terdiri dari 21</w:t>
      </w:r>
      <w:r w:rsidR="00C02E3D" w:rsidRPr="00E83EE3">
        <w:rPr>
          <w:rFonts w:ascii="Times New Roman" w:hAnsi="Times New Roman"/>
          <w:color w:val="000000" w:themeColor="text1"/>
        </w:rPr>
        <w:t xml:space="preserve"> aitem dengan koefisien aitem-total (Rix) daya beda</w:t>
      </w:r>
      <w:r w:rsidR="00283639" w:rsidRPr="00E83EE3">
        <w:rPr>
          <w:rFonts w:ascii="Times New Roman" w:hAnsi="Times New Roman"/>
          <w:color w:val="000000" w:themeColor="text1"/>
        </w:rPr>
        <w:t xml:space="preserve"> a</w:t>
      </w:r>
      <w:r w:rsidR="00D61818" w:rsidRPr="00E83EE3">
        <w:rPr>
          <w:rFonts w:ascii="Times New Roman" w:hAnsi="Times New Roman"/>
          <w:color w:val="000000" w:themeColor="text1"/>
        </w:rPr>
        <w:t>item bergerak dari rentang</w:t>
      </w:r>
      <w:r w:rsidR="00E83EE3" w:rsidRPr="00E83EE3">
        <w:rPr>
          <w:rFonts w:ascii="Times New Roman" w:hAnsi="Times New Roman"/>
          <w:color w:val="000000" w:themeColor="text1"/>
        </w:rPr>
        <w:t xml:space="preserve"> 0,345 - 0,655</w:t>
      </w:r>
      <w:r w:rsidR="00C02E3D" w:rsidRPr="00E83EE3">
        <w:rPr>
          <w:rFonts w:ascii="Times New Roman" w:hAnsi="Times New Roman"/>
          <w:color w:val="000000" w:themeColor="text1"/>
          <w:lang w:val="id-ID"/>
        </w:rPr>
        <w:t>, sedangkan</w:t>
      </w:r>
      <w:r w:rsidRPr="00E83EE3">
        <w:rPr>
          <w:rFonts w:ascii="Times New Roman" w:hAnsi="Times New Roman"/>
          <w:color w:val="000000" w:themeColor="text1"/>
        </w:rPr>
        <w:t xml:space="preserve"> Skala </w:t>
      </w:r>
      <w:r w:rsidR="00E83EE3" w:rsidRPr="00E83EE3">
        <w:rPr>
          <w:rFonts w:ascii="Times New Roman" w:hAnsi="Times New Roman"/>
          <w:color w:val="000000" w:themeColor="text1"/>
        </w:rPr>
        <w:t>Prokrastinasi</w:t>
      </w:r>
      <w:r w:rsidR="00D61818" w:rsidRPr="00E83EE3">
        <w:rPr>
          <w:rFonts w:ascii="Times New Roman" w:hAnsi="Times New Roman"/>
          <w:color w:val="000000" w:themeColor="text1"/>
        </w:rPr>
        <w:t xml:space="preserve"> Kerja</w:t>
      </w:r>
      <w:r w:rsidR="00C02E3D" w:rsidRPr="00E83EE3">
        <w:rPr>
          <w:rFonts w:ascii="Times New Roman" w:hAnsi="Times New Roman"/>
          <w:i/>
          <w:color w:val="000000" w:themeColor="text1"/>
          <w:lang w:val="id-ID"/>
        </w:rPr>
        <w:t xml:space="preserve"> </w:t>
      </w:r>
      <w:r w:rsidRPr="00E83EE3">
        <w:rPr>
          <w:rFonts w:ascii="Times New Roman" w:hAnsi="Times New Roman"/>
          <w:color w:val="000000" w:themeColor="text1"/>
        </w:rPr>
        <w:t>terdiri dari</w:t>
      </w:r>
      <w:r w:rsidR="00E83EE3" w:rsidRPr="00E83EE3">
        <w:rPr>
          <w:rFonts w:ascii="Times New Roman" w:hAnsi="Times New Roman"/>
          <w:color w:val="000000" w:themeColor="text1"/>
        </w:rPr>
        <w:t xml:space="preserve"> </w:t>
      </w:r>
      <w:proofErr w:type="gramStart"/>
      <w:r w:rsidR="00E83EE3" w:rsidRPr="00E83EE3">
        <w:rPr>
          <w:rFonts w:ascii="Times New Roman" w:hAnsi="Times New Roman"/>
          <w:color w:val="000000" w:themeColor="text1"/>
        </w:rPr>
        <w:t>18</w:t>
      </w:r>
      <w:r w:rsidRPr="00E83EE3">
        <w:rPr>
          <w:rFonts w:ascii="Times New Roman" w:hAnsi="Times New Roman"/>
          <w:color w:val="000000" w:themeColor="text1"/>
        </w:rPr>
        <w:t xml:space="preserve">  aitem</w:t>
      </w:r>
      <w:proofErr w:type="gramEnd"/>
      <w:r w:rsidRPr="00E83EE3">
        <w:rPr>
          <w:rFonts w:ascii="Times New Roman" w:hAnsi="Times New Roman"/>
          <w:color w:val="000000" w:themeColor="text1"/>
        </w:rPr>
        <w:t xml:space="preserve"> dengan koefisien aitem-total (Rix) daya beda a</w:t>
      </w:r>
      <w:r w:rsidR="00C02E3D" w:rsidRPr="00E83EE3">
        <w:rPr>
          <w:rFonts w:ascii="Times New Roman" w:hAnsi="Times New Roman"/>
          <w:color w:val="000000" w:themeColor="text1"/>
        </w:rPr>
        <w:t xml:space="preserve">item bergerak dari rentang </w:t>
      </w:r>
      <w:r w:rsidR="00E83EE3" w:rsidRPr="00E83EE3">
        <w:rPr>
          <w:rFonts w:ascii="Times New Roman" w:hAnsi="Times New Roman"/>
        </w:rPr>
        <w:t>0,237 – 0,735</w:t>
      </w:r>
      <w:r w:rsidRPr="00E83EE3">
        <w:rPr>
          <w:rFonts w:ascii="Times New Roman" w:hAnsi="Times New Roman"/>
          <w:color w:val="000000" w:themeColor="text1"/>
        </w:rPr>
        <w:t>.</w:t>
      </w:r>
      <w:r w:rsidR="00C02E3D" w:rsidRPr="00E83EE3">
        <w:rPr>
          <w:rFonts w:ascii="Times New Roman" w:hAnsi="Times New Roman"/>
          <w:color w:val="000000" w:themeColor="text1"/>
          <w:lang w:val="id-ID"/>
        </w:rPr>
        <w:t xml:space="preserve"> </w:t>
      </w:r>
      <w:r w:rsidRPr="00E83EE3">
        <w:rPr>
          <w:rFonts w:ascii="Times New Roman" w:hAnsi="Times New Roman"/>
          <w:color w:val="000000" w:themeColor="text1"/>
        </w:rPr>
        <w:t xml:space="preserve">Berdasarkan hasil perhitungan dari Skala </w:t>
      </w:r>
      <w:r w:rsidR="00E83EE3" w:rsidRPr="00E83EE3">
        <w:rPr>
          <w:rFonts w:ascii="Times New Roman" w:hAnsi="Times New Roman"/>
          <w:color w:val="000000" w:themeColor="text1"/>
        </w:rPr>
        <w:t>Kontrol Diri</w:t>
      </w:r>
      <w:r w:rsidR="00C02E3D" w:rsidRPr="00E83EE3">
        <w:rPr>
          <w:rFonts w:ascii="Times New Roman" w:hAnsi="Times New Roman"/>
          <w:i/>
          <w:color w:val="000000" w:themeColor="text1"/>
          <w:lang w:val="id-ID"/>
        </w:rPr>
        <w:t xml:space="preserve"> </w:t>
      </w:r>
      <w:r w:rsidRPr="00E83EE3">
        <w:rPr>
          <w:rFonts w:ascii="Times New Roman" w:hAnsi="Times New Roman"/>
          <w:color w:val="000000" w:themeColor="text1"/>
        </w:rPr>
        <w:t>diperoleh koefisien reliabilitas alpha (α) sebesar 0,</w:t>
      </w:r>
      <w:r w:rsidR="00E83EE3" w:rsidRPr="00E83EE3">
        <w:rPr>
          <w:rFonts w:ascii="Times New Roman" w:hAnsi="Times New Roman"/>
          <w:color w:val="000000" w:themeColor="text1"/>
          <w:lang w:val="id-ID"/>
        </w:rPr>
        <w:t>883</w:t>
      </w:r>
      <w:r w:rsidRPr="00E83EE3">
        <w:rPr>
          <w:rFonts w:ascii="Times New Roman" w:hAnsi="Times New Roman"/>
          <w:color w:val="000000" w:themeColor="text1"/>
        </w:rPr>
        <w:t xml:space="preserve"> dan Skala </w:t>
      </w:r>
      <w:r w:rsidR="00E83EE3" w:rsidRPr="00E83EE3">
        <w:rPr>
          <w:rFonts w:ascii="Times New Roman" w:hAnsi="Times New Roman"/>
          <w:color w:val="000000" w:themeColor="text1"/>
        </w:rPr>
        <w:t>Prokrastinasi</w:t>
      </w:r>
      <w:r w:rsidR="00D61818" w:rsidRPr="00E83EE3">
        <w:rPr>
          <w:rFonts w:ascii="Times New Roman" w:hAnsi="Times New Roman"/>
          <w:color w:val="000000" w:themeColor="text1"/>
        </w:rPr>
        <w:t xml:space="preserve"> Kerja</w:t>
      </w:r>
      <w:r w:rsidRPr="00E83EE3">
        <w:rPr>
          <w:rFonts w:ascii="Times New Roman" w:hAnsi="Times New Roman"/>
          <w:i/>
          <w:color w:val="000000" w:themeColor="text1"/>
        </w:rPr>
        <w:t xml:space="preserve"> </w:t>
      </w:r>
      <w:r w:rsidRPr="00E83EE3">
        <w:rPr>
          <w:rFonts w:ascii="Times New Roman" w:hAnsi="Times New Roman"/>
          <w:color w:val="000000" w:themeColor="text1"/>
        </w:rPr>
        <w:t xml:space="preserve">diperoleh koefisien reliabilitas alpha (α) sebesar </w:t>
      </w:r>
      <w:r w:rsidR="00E83EE3" w:rsidRPr="00E83EE3">
        <w:rPr>
          <w:rFonts w:ascii="Times New Roman" w:hAnsi="Times New Roman"/>
        </w:rPr>
        <w:t>0,895</w:t>
      </w:r>
      <w:r w:rsidRPr="00E83EE3">
        <w:rPr>
          <w:rFonts w:ascii="Times New Roman" w:hAnsi="Times New Roman"/>
          <w:color w:val="000000" w:themeColor="text1"/>
        </w:rPr>
        <w:t xml:space="preserve">. Metode analisis data menggunakan teknik korelasi </w:t>
      </w:r>
      <w:r w:rsidRPr="00E83EE3">
        <w:rPr>
          <w:rFonts w:ascii="Times New Roman" w:hAnsi="Times New Roman"/>
          <w:i/>
          <w:color w:val="000000" w:themeColor="text1"/>
        </w:rPr>
        <w:t>product moment</w:t>
      </w:r>
      <w:r w:rsidRPr="00E83EE3">
        <w:rPr>
          <w:rFonts w:ascii="Times New Roman" w:hAnsi="Times New Roman"/>
          <w:color w:val="000000" w:themeColor="text1"/>
        </w:rPr>
        <w:t>.</w:t>
      </w:r>
      <w:r w:rsidR="00C02E3D" w:rsidRPr="00E83EE3">
        <w:rPr>
          <w:rFonts w:ascii="Times New Roman" w:hAnsi="Times New Roman"/>
          <w:color w:val="000000" w:themeColor="text1"/>
          <w:lang w:val="id-ID"/>
        </w:rPr>
        <w:t xml:space="preserve"> </w:t>
      </w:r>
      <w:r w:rsidRPr="00E83EE3">
        <w:rPr>
          <w:rFonts w:ascii="Times New Roman" w:hAnsi="Times New Roman"/>
          <w:color w:val="000000" w:themeColor="text1"/>
        </w:rPr>
        <w:t>Keseluruhan data dianalisis menggunakan program analisis data.</w:t>
      </w:r>
    </w:p>
    <w:p w14:paraId="458FB9B8" w14:textId="77777777" w:rsidR="00091240" w:rsidRPr="00091240" w:rsidRDefault="00091240" w:rsidP="00091240">
      <w:pPr>
        <w:spacing w:after="0" w:line="360" w:lineRule="auto"/>
        <w:ind w:firstLine="426"/>
        <w:jc w:val="both"/>
        <w:rPr>
          <w:rFonts w:ascii="Times New Roman" w:hAnsi="Times New Roman"/>
          <w:color w:val="000000" w:themeColor="text1"/>
          <w:lang w:val="id-ID"/>
        </w:rPr>
      </w:pPr>
    </w:p>
    <w:p w14:paraId="35D4B072" w14:textId="77777777" w:rsidR="00C02E3D" w:rsidRPr="00091240" w:rsidRDefault="00C02E3D" w:rsidP="00106086">
      <w:pPr>
        <w:spacing w:after="0" w:line="360" w:lineRule="auto"/>
        <w:jc w:val="both"/>
        <w:rPr>
          <w:rFonts w:ascii="Times New Roman" w:hAnsi="Times New Roman"/>
          <w:b/>
          <w:color w:val="000000" w:themeColor="text1"/>
        </w:rPr>
      </w:pPr>
      <w:r w:rsidRPr="00091240">
        <w:rPr>
          <w:rFonts w:ascii="Times New Roman" w:hAnsi="Times New Roman"/>
          <w:b/>
          <w:color w:val="000000" w:themeColor="text1"/>
        </w:rPr>
        <w:t>HASIL DAN PEMBAHASAN</w:t>
      </w:r>
    </w:p>
    <w:p w14:paraId="3B81CEC5" w14:textId="3F947419" w:rsidR="00C02E3D" w:rsidRPr="0091286E" w:rsidRDefault="00C02E3D" w:rsidP="0091286E">
      <w:pPr>
        <w:spacing w:after="0" w:line="360" w:lineRule="auto"/>
        <w:ind w:firstLine="720"/>
        <w:jc w:val="both"/>
        <w:rPr>
          <w:rFonts w:ascii="Times New Roman" w:hAnsi="Times New Roman"/>
          <w:bCs/>
          <w:color w:val="000000" w:themeColor="text1"/>
          <w:lang w:val="id-ID"/>
        </w:rPr>
      </w:pPr>
      <w:r w:rsidRPr="0091286E">
        <w:rPr>
          <w:rFonts w:ascii="Times New Roman" w:hAnsi="Times New Roman"/>
          <w:bCs/>
          <w:color w:val="000000" w:themeColor="text1"/>
          <w:lang w:val="id-ID"/>
        </w:rPr>
        <w:t xml:space="preserve">Sebelum melakukan uji hipotesis terlebih dahulu dilakukan uji normalitas dan linearitas. </w:t>
      </w:r>
      <w:r w:rsidR="00D8192A" w:rsidRPr="0091286E">
        <w:rPr>
          <w:rFonts w:ascii="Times New Roman" w:hAnsi="Times New Roman"/>
          <w:color w:val="000000" w:themeColor="text1"/>
          <w:lang w:val="id-ID"/>
        </w:rPr>
        <w:t>Uji normalitas menggunakan teknik analisis model kolmogorov-smirnov.</w:t>
      </w:r>
      <w:r w:rsidRPr="0091286E">
        <w:rPr>
          <w:rFonts w:ascii="Times New Roman" w:hAnsi="Times New Roman"/>
          <w:bCs/>
          <w:color w:val="000000" w:themeColor="text1"/>
        </w:rPr>
        <w:t xml:space="preserve"> </w:t>
      </w:r>
      <w:r w:rsidR="00D8192A" w:rsidRPr="0091286E">
        <w:rPr>
          <w:rFonts w:ascii="Times New Roman" w:hAnsi="Times New Roman"/>
          <w:color w:val="000000" w:themeColor="text1"/>
          <w:lang w:val="id-ID"/>
        </w:rPr>
        <w:t>Dari hasil uji normalitas variab</w:t>
      </w:r>
      <w:r w:rsidR="00D8192A" w:rsidRPr="0091286E">
        <w:rPr>
          <w:rFonts w:ascii="Times New Roman" w:hAnsi="Times New Roman"/>
          <w:color w:val="000000" w:themeColor="text1"/>
        </w:rPr>
        <w:t xml:space="preserve">el </w:t>
      </w:r>
      <w:r w:rsidR="00E83EE3" w:rsidRPr="0091286E">
        <w:rPr>
          <w:rFonts w:ascii="Times New Roman" w:hAnsi="Times New Roman"/>
          <w:color w:val="000000" w:themeColor="text1"/>
        </w:rPr>
        <w:t>prokrastinasi</w:t>
      </w:r>
      <w:r w:rsidR="009A4E83" w:rsidRPr="0091286E">
        <w:rPr>
          <w:rFonts w:ascii="Times New Roman" w:hAnsi="Times New Roman"/>
          <w:color w:val="000000" w:themeColor="text1"/>
        </w:rPr>
        <w:t xml:space="preserve"> kerja</w:t>
      </w:r>
      <w:r w:rsidR="001B6FAB" w:rsidRPr="0091286E">
        <w:rPr>
          <w:rFonts w:ascii="Times New Roman" w:hAnsi="Times New Roman"/>
          <w:color w:val="000000" w:themeColor="text1"/>
          <w:lang w:val="id-ID"/>
        </w:rPr>
        <w:t xml:space="preserve"> diperoleh KS-Z = 0.179 </w:t>
      </w:r>
      <w:r w:rsidR="00D8192A" w:rsidRPr="0091286E">
        <w:rPr>
          <w:rFonts w:ascii="Times New Roman" w:hAnsi="Times New Roman"/>
          <w:color w:val="000000" w:themeColor="text1"/>
        </w:rPr>
        <w:t>d</w:t>
      </w:r>
      <w:r w:rsidR="009A4E83" w:rsidRPr="0091286E">
        <w:rPr>
          <w:rFonts w:ascii="Times New Roman" w:hAnsi="Times New Roman"/>
          <w:color w:val="000000" w:themeColor="text1"/>
          <w:lang w:val="id-ID"/>
        </w:rPr>
        <w:t>engan p = 0.0</w:t>
      </w:r>
      <w:r w:rsidR="009A4E83" w:rsidRPr="0091286E">
        <w:rPr>
          <w:rFonts w:ascii="Times New Roman" w:hAnsi="Times New Roman"/>
          <w:color w:val="000000" w:themeColor="text1"/>
        </w:rPr>
        <w:t>0</w:t>
      </w:r>
      <w:r w:rsidR="001B6FAB" w:rsidRPr="0091286E">
        <w:rPr>
          <w:rFonts w:ascii="Times New Roman" w:hAnsi="Times New Roman"/>
          <w:color w:val="000000" w:themeColor="text1"/>
          <w:lang w:val="id-ID"/>
        </w:rPr>
        <w:t>1</w:t>
      </w:r>
      <w:r w:rsidR="00D8192A" w:rsidRPr="0091286E">
        <w:rPr>
          <w:rFonts w:ascii="Times New Roman" w:hAnsi="Times New Roman"/>
          <w:color w:val="000000" w:themeColor="text1"/>
          <w:lang w:val="id-ID"/>
        </w:rPr>
        <w:t xml:space="preserve"> dan variabel </w:t>
      </w:r>
      <w:r w:rsidR="001B6FAB" w:rsidRPr="0091286E">
        <w:rPr>
          <w:rFonts w:ascii="Times New Roman" w:hAnsi="Times New Roman"/>
          <w:color w:val="000000" w:themeColor="text1"/>
        </w:rPr>
        <w:t>kontrol diri</w:t>
      </w:r>
      <w:r w:rsidR="00D8192A" w:rsidRPr="0091286E">
        <w:rPr>
          <w:rFonts w:ascii="Times New Roman" w:hAnsi="Times New Roman"/>
          <w:color w:val="000000" w:themeColor="text1"/>
        </w:rPr>
        <w:t xml:space="preserve"> </w:t>
      </w:r>
      <w:r w:rsidR="001B6FAB" w:rsidRPr="0091286E">
        <w:rPr>
          <w:rFonts w:ascii="Times New Roman" w:hAnsi="Times New Roman"/>
          <w:color w:val="000000" w:themeColor="text1"/>
          <w:lang w:val="id-ID"/>
        </w:rPr>
        <w:t>diperoleh KS-Z = 0.212</w:t>
      </w:r>
      <w:r w:rsidR="00D8192A" w:rsidRPr="0091286E">
        <w:rPr>
          <w:rFonts w:ascii="Times New Roman" w:hAnsi="Times New Roman"/>
          <w:color w:val="000000" w:themeColor="text1"/>
        </w:rPr>
        <w:t xml:space="preserve"> d</w:t>
      </w:r>
      <w:r w:rsidR="00D8192A" w:rsidRPr="0091286E">
        <w:rPr>
          <w:rFonts w:ascii="Times New Roman" w:hAnsi="Times New Roman"/>
          <w:color w:val="000000" w:themeColor="text1"/>
          <w:lang w:val="id-ID"/>
        </w:rPr>
        <w:t>engan p = 0.</w:t>
      </w:r>
      <w:r w:rsidR="00D8192A" w:rsidRPr="0091286E">
        <w:rPr>
          <w:rFonts w:ascii="Times New Roman" w:hAnsi="Times New Roman"/>
          <w:color w:val="000000" w:themeColor="text1"/>
        </w:rPr>
        <w:t>0</w:t>
      </w:r>
      <w:r w:rsidR="001B6FAB" w:rsidRPr="0091286E">
        <w:rPr>
          <w:rFonts w:ascii="Times New Roman" w:hAnsi="Times New Roman"/>
          <w:color w:val="000000" w:themeColor="text1"/>
          <w:lang w:val="id-ID"/>
        </w:rPr>
        <w:t>00</w:t>
      </w:r>
      <w:r w:rsidR="00D8192A" w:rsidRPr="0091286E">
        <w:rPr>
          <w:rFonts w:ascii="Times New Roman" w:hAnsi="Times New Roman"/>
          <w:color w:val="000000" w:themeColor="text1"/>
          <w:lang w:val="id-ID"/>
        </w:rPr>
        <w:t>.</w:t>
      </w:r>
      <w:r w:rsidR="000123BD" w:rsidRPr="0091286E">
        <w:rPr>
          <w:rFonts w:ascii="Times New Roman" w:hAnsi="Times New Roman"/>
          <w:bCs/>
          <w:color w:val="000000" w:themeColor="text1"/>
          <w:lang w:val="id-ID"/>
        </w:rPr>
        <w:t xml:space="preserve"> </w:t>
      </w:r>
      <w:r w:rsidRPr="0091286E">
        <w:rPr>
          <w:rFonts w:ascii="Times New Roman" w:hAnsi="Times New Roman"/>
          <w:bCs/>
          <w:color w:val="000000" w:themeColor="text1"/>
        </w:rPr>
        <w:t xml:space="preserve">Data tersebut menunjukkan bahwa skor variabel </w:t>
      </w:r>
      <w:r w:rsidR="00E83EE3" w:rsidRPr="0091286E">
        <w:rPr>
          <w:rFonts w:ascii="Times New Roman" w:hAnsi="Times New Roman"/>
          <w:bCs/>
          <w:color w:val="000000" w:themeColor="text1"/>
        </w:rPr>
        <w:t>Prokrastinasi</w:t>
      </w:r>
      <w:r w:rsidR="009A4E83" w:rsidRPr="0091286E">
        <w:rPr>
          <w:rFonts w:ascii="Times New Roman" w:hAnsi="Times New Roman"/>
          <w:bCs/>
          <w:color w:val="000000" w:themeColor="text1"/>
        </w:rPr>
        <w:t xml:space="preserve"> Kerja</w:t>
      </w:r>
      <w:r w:rsidR="000123BD" w:rsidRPr="0091286E">
        <w:rPr>
          <w:rFonts w:ascii="Times New Roman" w:hAnsi="Times New Roman"/>
          <w:bCs/>
          <w:color w:val="000000" w:themeColor="text1"/>
        </w:rPr>
        <w:t xml:space="preserve"> dan skor variabel</w:t>
      </w:r>
      <w:r w:rsidR="000123BD" w:rsidRPr="0091286E">
        <w:rPr>
          <w:rFonts w:ascii="Times New Roman" w:hAnsi="Times New Roman"/>
          <w:bCs/>
          <w:i/>
          <w:color w:val="000000" w:themeColor="text1"/>
          <w:lang w:val="id-ID"/>
        </w:rPr>
        <w:t xml:space="preserve"> </w:t>
      </w:r>
      <w:r w:rsidR="001B6FAB" w:rsidRPr="0091286E">
        <w:rPr>
          <w:rFonts w:ascii="Times New Roman" w:hAnsi="Times New Roman"/>
          <w:bCs/>
          <w:color w:val="000000" w:themeColor="text1"/>
        </w:rPr>
        <w:t>Kontrol Diri</w:t>
      </w:r>
      <w:r w:rsidR="000123BD" w:rsidRPr="0091286E">
        <w:rPr>
          <w:rFonts w:ascii="Times New Roman" w:hAnsi="Times New Roman"/>
          <w:bCs/>
          <w:color w:val="000000" w:themeColor="text1"/>
        </w:rPr>
        <w:t xml:space="preserve"> </w:t>
      </w:r>
      <w:r w:rsidR="009A4E83" w:rsidRPr="0091286E">
        <w:rPr>
          <w:rFonts w:ascii="Times New Roman" w:hAnsi="Times New Roman"/>
          <w:color w:val="000000" w:themeColor="text1"/>
        </w:rPr>
        <w:t>terdistribusi</w:t>
      </w:r>
      <w:r w:rsidR="000123BD" w:rsidRPr="0091286E">
        <w:rPr>
          <w:rFonts w:ascii="Times New Roman" w:hAnsi="Times New Roman"/>
          <w:color w:val="000000" w:themeColor="text1"/>
          <w:lang w:val="id-ID"/>
        </w:rPr>
        <w:t xml:space="preserve"> </w:t>
      </w:r>
      <w:r w:rsidR="009A4E83" w:rsidRPr="0091286E">
        <w:rPr>
          <w:rFonts w:ascii="Times New Roman" w:hAnsi="Times New Roman"/>
          <w:color w:val="000000" w:themeColor="text1"/>
        </w:rPr>
        <w:t xml:space="preserve">tidak normal. </w:t>
      </w:r>
      <w:r w:rsidRPr="0091286E">
        <w:rPr>
          <w:rFonts w:ascii="Times New Roman" w:hAnsi="Times New Roman"/>
          <w:bCs/>
          <w:lang w:val="id-ID"/>
        </w:rPr>
        <w:t>Selanjutnya pada u</w:t>
      </w:r>
      <w:r w:rsidRPr="0091286E">
        <w:rPr>
          <w:rFonts w:ascii="Times New Roman" w:hAnsi="Times New Roman"/>
        </w:rPr>
        <w:t xml:space="preserve">ji linearitas </w:t>
      </w:r>
      <w:r w:rsidR="000123BD" w:rsidRPr="0091286E">
        <w:rPr>
          <w:rFonts w:ascii="Times New Roman" w:hAnsi="Times New Roman"/>
          <w:lang w:val="id-ID"/>
        </w:rPr>
        <w:t>diperoleh F</w:t>
      </w:r>
      <w:r w:rsidR="000123BD" w:rsidRPr="0091286E">
        <w:rPr>
          <w:rFonts w:ascii="Times New Roman" w:hAnsi="Times New Roman"/>
        </w:rPr>
        <w:t xml:space="preserve"> </w:t>
      </w:r>
      <w:r w:rsidR="009A4E83" w:rsidRPr="0091286E">
        <w:rPr>
          <w:rFonts w:ascii="Times New Roman" w:hAnsi="Times New Roman"/>
          <w:lang w:val="id-ID"/>
        </w:rPr>
        <w:t xml:space="preserve">= </w:t>
      </w:r>
      <w:r w:rsidR="001B6FAB" w:rsidRPr="0091286E">
        <w:rPr>
          <w:rFonts w:ascii="Times New Roman" w:hAnsi="Times New Roman"/>
        </w:rPr>
        <w:t>170.106</w:t>
      </w:r>
      <w:r w:rsidR="000123BD" w:rsidRPr="0091286E">
        <w:rPr>
          <w:rFonts w:ascii="Times New Roman" w:hAnsi="Times New Roman"/>
        </w:rPr>
        <w:t xml:space="preserve"> </w:t>
      </w:r>
      <w:r w:rsidR="000123BD" w:rsidRPr="0091286E">
        <w:rPr>
          <w:rFonts w:ascii="Times New Roman" w:hAnsi="Times New Roman"/>
          <w:lang w:val="id-ID"/>
        </w:rPr>
        <w:t>dan p = 0.00</w:t>
      </w:r>
      <w:r w:rsidR="000123BD" w:rsidRPr="0091286E">
        <w:rPr>
          <w:rFonts w:ascii="Times New Roman" w:hAnsi="Times New Roman"/>
        </w:rPr>
        <w:t xml:space="preserve">0. Hal tersebut menunjukkan </w:t>
      </w:r>
      <w:r w:rsidR="000123BD" w:rsidRPr="0091286E">
        <w:rPr>
          <w:rFonts w:ascii="Times New Roman" w:hAnsi="Times New Roman"/>
          <w:color w:val="000000" w:themeColor="text1"/>
        </w:rPr>
        <w:t xml:space="preserve">bahwa </w:t>
      </w:r>
      <w:r w:rsidR="000123BD" w:rsidRPr="0091286E">
        <w:rPr>
          <w:rFonts w:ascii="Times New Roman" w:hAnsi="Times New Roman"/>
          <w:color w:val="000000" w:themeColor="text1"/>
          <w:lang w:val="id-ID"/>
        </w:rPr>
        <w:t xml:space="preserve">hubungan antara </w:t>
      </w:r>
      <w:r w:rsidR="001B6FAB" w:rsidRPr="0091286E">
        <w:rPr>
          <w:rFonts w:ascii="Times New Roman" w:hAnsi="Times New Roman"/>
          <w:color w:val="000000" w:themeColor="text1"/>
        </w:rPr>
        <w:t>kontrol diri</w:t>
      </w:r>
      <w:r w:rsidR="009A4E83" w:rsidRPr="0091286E">
        <w:rPr>
          <w:rFonts w:ascii="Times New Roman" w:hAnsi="Times New Roman"/>
          <w:color w:val="000000" w:themeColor="text1"/>
          <w:lang w:val="id-ID"/>
        </w:rPr>
        <w:t xml:space="preserve"> dengan </w:t>
      </w:r>
      <w:r w:rsidR="001B6FAB" w:rsidRPr="0091286E">
        <w:rPr>
          <w:rFonts w:ascii="Times New Roman" w:hAnsi="Times New Roman"/>
          <w:color w:val="000000" w:themeColor="text1"/>
        </w:rPr>
        <w:t>prokrastinasi</w:t>
      </w:r>
      <w:r w:rsidR="009A4E83" w:rsidRPr="0091286E">
        <w:rPr>
          <w:rFonts w:ascii="Times New Roman" w:hAnsi="Times New Roman"/>
          <w:color w:val="000000" w:themeColor="text1"/>
          <w:lang w:val="id-ID"/>
        </w:rPr>
        <w:t xml:space="preserve"> kerja </w:t>
      </w:r>
      <w:r w:rsidR="000123BD" w:rsidRPr="0091286E">
        <w:rPr>
          <w:rFonts w:ascii="Times New Roman" w:hAnsi="Times New Roman"/>
          <w:color w:val="000000" w:themeColor="text1"/>
          <w:lang w:val="id-ID"/>
        </w:rPr>
        <w:t>merupakan hubungan linier.</w:t>
      </w:r>
    </w:p>
    <w:p w14:paraId="7DE62EBC" w14:textId="079D5F46" w:rsidR="00507CCF" w:rsidRPr="0091286E" w:rsidRDefault="000123BD" w:rsidP="0091286E">
      <w:pPr>
        <w:spacing w:after="0" w:line="360" w:lineRule="auto"/>
        <w:ind w:firstLine="720"/>
        <w:jc w:val="both"/>
        <w:rPr>
          <w:rFonts w:ascii="Times New Roman" w:hAnsi="Times New Roman"/>
          <w:color w:val="000000" w:themeColor="text1"/>
          <w:lang w:val="id-ID"/>
        </w:rPr>
      </w:pPr>
      <w:r w:rsidRPr="0091286E">
        <w:rPr>
          <w:rFonts w:ascii="Times New Roman" w:hAnsi="Times New Roman"/>
          <w:color w:val="000000" w:themeColor="text1"/>
          <w:lang w:val="id-ID"/>
        </w:rPr>
        <w:t xml:space="preserve">Dari hasil analisis </w:t>
      </w:r>
      <w:r w:rsidRPr="0091286E">
        <w:rPr>
          <w:rFonts w:ascii="Times New Roman" w:hAnsi="Times New Roman"/>
          <w:i/>
          <w:color w:val="000000" w:themeColor="text1"/>
          <w:lang w:val="id-ID"/>
        </w:rPr>
        <w:t>product moment</w:t>
      </w:r>
      <w:r w:rsidRPr="0091286E">
        <w:rPr>
          <w:rFonts w:ascii="Times New Roman" w:hAnsi="Times New Roman"/>
          <w:color w:val="000000" w:themeColor="text1"/>
          <w:lang w:val="id-ID"/>
        </w:rPr>
        <w:t xml:space="preserve"> (</w:t>
      </w:r>
      <w:r w:rsidRPr="0091286E">
        <w:rPr>
          <w:rFonts w:ascii="Times New Roman" w:hAnsi="Times New Roman"/>
          <w:i/>
          <w:color w:val="000000" w:themeColor="text1"/>
          <w:lang w:val="id-ID"/>
        </w:rPr>
        <w:t>pearson correlation</w:t>
      </w:r>
      <w:r w:rsidRPr="0091286E">
        <w:rPr>
          <w:rFonts w:ascii="Times New Roman" w:hAnsi="Times New Roman"/>
          <w:color w:val="000000" w:themeColor="text1"/>
          <w:lang w:val="id-ID"/>
        </w:rPr>
        <w:t>) diperoleh koefisien korelasi (r</w:t>
      </w:r>
      <w:r w:rsidRPr="0091286E">
        <w:rPr>
          <w:rFonts w:ascii="Times New Roman" w:hAnsi="Times New Roman"/>
          <w:color w:val="000000" w:themeColor="text1"/>
          <w:vertAlign w:val="subscript"/>
          <w:lang w:val="id-ID"/>
        </w:rPr>
        <w:t>xy</w:t>
      </w:r>
      <w:r w:rsidRPr="0091286E">
        <w:rPr>
          <w:rFonts w:ascii="Times New Roman" w:hAnsi="Times New Roman"/>
          <w:color w:val="000000" w:themeColor="text1"/>
          <w:lang w:val="id-ID"/>
        </w:rPr>
        <w:t xml:space="preserve">) = </w:t>
      </w:r>
      <w:r w:rsidR="001B6FAB" w:rsidRPr="0091286E">
        <w:rPr>
          <w:rFonts w:ascii="Times New Roman" w:hAnsi="Times New Roman"/>
          <w:color w:val="000000" w:themeColor="text1"/>
        </w:rPr>
        <w:t>-0.849</w:t>
      </w:r>
      <w:r w:rsidRPr="0091286E">
        <w:rPr>
          <w:rFonts w:ascii="Times New Roman" w:hAnsi="Times New Roman"/>
          <w:color w:val="000000" w:themeColor="text1"/>
          <w:lang w:val="id-ID"/>
        </w:rPr>
        <w:t xml:space="preserve"> dengan p = 0.00</w:t>
      </w:r>
      <w:r w:rsidRPr="0091286E">
        <w:rPr>
          <w:rFonts w:ascii="Times New Roman" w:hAnsi="Times New Roman"/>
          <w:color w:val="000000" w:themeColor="text1"/>
        </w:rPr>
        <w:t>0</w:t>
      </w:r>
      <w:r w:rsidR="009A4E83" w:rsidRPr="0091286E">
        <w:rPr>
          <w:rFonts w:ascii="Times New Roman" w:hAnsi="Times New Roman"/>
          <w:color w:val="000000" w:themeColor="text1"/>
          <w:lang w:val="id-ID"/>
        </w:rPr>
        <w:t xml:space="preserve"> (p &lt; 0,05) yang berarti terdapat hubungan</w:t>
      </w:r>
      <w:r w:rsidRPr="0091286E">
        <w:rPr>
          <w:rFonts w:ascii="Times New Roman" w:hAnsi="Times New Roman"/>
          <w:color w:val="000000" w:themeColor="text1"/>
          <w:lang w:val="id-ID"/>
        </w:rPr>
        <w:t xml:space="preserve"> antara </w:t>
      </w:r>
      <w:r w:rsidR="001B6FAB" w:rsidRPr="0091286E">
        <w:rPr>
          <w:rFonts w:ascii="Times New Roman" w:hAnsi="Times New Roman"/>
          <w:color w:val="000000" w:themeColor="text1"/>
        </w:rPr>
        <w:t>kontrol diri</w:t>
      </w:r>
      <w:r w:rsidRPr="0091286E">
        <w:rPr>
          <w:rFonts w:ascii="Times New Roman" w:hAnsi="Times New Roman"/>
          <w:color w:val="000000" w:themeColor="text1"/>
          <w:lang w:val="id-ID"/>
        </w:rPr>
        <w:t xml:space="preserve"> dengan </w:t>
      </w:r>
      <w:r w:rsidR="001B6FAB" w:rsidRPr="0091286E">
        <w:rPr>
          <w:rFonts w:ascii="Times New Roman" w:hAnsi="Times New Roman"/>
          <w:color w:val="000000" w:themeColor="text1"/>
        </w:rPr>
        <w:t>prokrastinasi</w:t>
      </w:r>
      <w:r w:rsidR="009A4E83" w:rsidRPr="0091286E">
        <w:rPr>
          <w:rFonts w:ascii="Times New Roman" w:hAnsi="Times New Roman"/>
          <w:color w:val="000000" w:themeColor="text1"/>
        </w:rPr>
        <w:t xml:space="preserve"> kerja </w:t>
      </w:r>
      <w:r w:rsidRPr="0091286E">
        <w:rPr>
          <w:rFonts w:ascii="Times New Roman" w:hAnsi="Times New Roman"/>
          <w:color w:val="000000" w:themeColor="text1"/>
          <w:lang w:val="id-ID"/>
        </w:rPr>
        <w:t xml:space="preserve">pada </w:t>
      </w:r>
      <w:r w:rsidR="001B6FAB" w:rsidRPr="0091286E">
        <w:rPr>
          <w:rFonts w:ascii="Times New Roman" w:hAnsi="Times New Roman"/>
          <w:iCs/>
          <w:color w:val="000000" w:themeColor="text1"/>
        </w:rPr>
        <w:t>Pegawai Negeri Sipil Dinas.X</w:t>
      </w:r>
      <w:r w:rsidRPr="0091286E">
        <w:rPr>
          <w:rFonts w:ascii="Times New Roman" w:hAnsi="Times New Roman"/>
          <w:color w:val="000000" w:themeColor="text1"/>
          <w:lang w:val="id-ID"/>
        </w:rPr>
        <w:t xml:space="preserve"> Yogyakarta. Hal tersebut menunjukan bahwa hipotesis dalam penelitian ini diterima.</w:t>
      </w:r>
      <w:r w:rsidRPr="0091286E">
        <w:rPr>
          <w:rFonts w:ascii="Times New Roman" w:hAnsi="Times New Roman"/>
          <w:color w:val="000000" w:themeColor="text1"/>
        </w:rPr>
        <w:t xml:space="preserve"> </w:t>
      </w:r>
      <w:r w:rsidR="00507CCF" w:rsidRPr="0091286E">
        <w:rPr>
          <w:rFonts w:ascii="Times New Roman" w:hAnsi="Times New Roman"/>
          <w:color w:val="000000" w:themeColor="text1"/>
          <w:lang w:val="id-ID"/>
        </w:rPr>
        <w:t xml:space="preserve">Besarnya nilai R = </w:t>
      </w:r>
      <w:r w:rsidR="001B6FAB" w:rsidRPr="0091286E">
        <w:rPr>
          <w:rFonts w:ascii="Times New Roman" w:hAnsi="Times New Roman"/>
          <w:color w:val="000000" w:themeColor="text1"/>
        </w:rPr>
        <w:t>-</w:t>
      </w:r>
      <w:r w:rsidR="00507CCF" w:rsidRPr="0091286E">
        <w:rPr>
          <w:rFonts w:ascii="Times New Roman" w:hAnsi="Times New Roman"/>
          <w:color w:val="000000" w:themeColor="text1"/>
          <w:lang w:val="id-ID"/>
        </w:rPr>
        <w:t>0,</w:t>
      </w:r>
      <w:r w:rsidR="001B6FAB" w:rsidRPr="0091286E">
        <w:rPr>
          <w:rFonts w:ascii="Times New Roman" w:hAnsi="Times New Roman"/>
          <w:color w:val="000000" w:themeColor="text1"/>
        </w:rPr>
        <w:t>849</w:t>
      </w:r>
      <w:r w:rsidR="00507CCF" w:rsidRPr="0091286E">
        <w:rPr>
          <w:rFonts w:ascii="Times New Roman" w:hAnsi="Times New Roman"/>
          <w:color w:val="000000" w:themeColor="text1"/>
          <w:lang w:val="id-ID"/>
        </w:rPr>
        <w:t xml:space="preserve"> yang artinya a</w:t>
      </w:r>
      <w:r w:rsidR="00507CCF" w:rsidRPr="0091286E">
        <w:rPr>
          <w:rStyle w:val="a"/>
          <w:rFonts w:ascii="Times New Roman" w:hAnsi="Times New Roman"/>
          <w:color w:val="000000" w:themeColor="text1"/>
          <w:lang w:val="id-ID"/>
        </w:rPr>
        <w:t xml:space="preserve">ntara variabel </w:t>
      </w:r>
      <w:r w:rsidR="001B6FAB" w:rsidRPr="0091286E">
        <w:rPr>
          <w:rStyle w:val="a"/>
          <w:rFonts w:ascii="Times New Roman" w:hAnsi="Times New Roman"/>
          <w:color w:val="000000" w:themeColor="text1"/>
        </w:rPr>
        <w:t>kontrol diri</w:t>
      </w:r>
      <w:r w:rsidR="00507CCF" w:rsidRPr="0091286E">
        <w:rPr>
          <w:rStyle w:val="a"/>
          <w:rFonts w:ascii="Times New Roman" w:hAnsi="Times New Roman"/>
          <w:i/>
          <w:color w:val="000000" w:themeColor="text1"/>
        </w:rPr>
        <w:t xml:space="preserve"> </w:t>
      </w:r>
      <w:r w:rsidR="00507CCF" w:rsidRPr="0091286E">
        <w:rPr>
          <w:rStyle w:val="a"/>
          <w:rFonts w:ascii="Times New Roman" w:hAnsi="Times New Roman"/>
          <w:color w:val="000000" w:themeColor="text1"/>
        </w:rPr>
        <w:t xml:space="preserve">dengan </w:t>
      </w:r>
      <w:r w:rsidR="00507CCF" w:rsidRPr="0091286E">
        <w:rPr>
          <w:rStyle w:val="a"/>
          <w:rFonts w:ascii="Times New Roman" w:hAnsi="Times New Roman"/>
          <w:color w:val="000000" w:themeColor="text1"/>
          <w:lang w:val="id-ID"/>
        </w:rPr>
        <w:t xml:space="preserve">variabel </w:t>
      </w:r>
      <w:r w:rsidR="001B6FAB" w:rsidRPr="0091286E">
        <w:rPr>
          <w:rStyle w:val="a"/>
          <w:rFonts w:ascii="Times New Roman" w:hAnsi="Times New Roman"/>
          <w:color w:val="000000" w:themeColor="text1"/>
        </w:rPr>
        <w:t>prokrastinasi</w:t>
      </w:r>
      <w:r w:rsidR="00977AD5" w:rsidRPr="0091286E">
        <w:rPr>
          <w:rStyle w:val="a"/>
          <w:rFonts w:ascii="Times New Roman" w:hAnsi="Times New Roman"/>
          <w:color w:val="000000" w:themeColor="text1"/>
        </w:rPr>
        <w:t xml:space="preserve"> kerja</w:t>
      </w:r>
      <w:r w:rsidR="00507CCF" w:rsidRPr="0091286E">
        <w:rPr>
          <w:rStyle w:val="a"/>
          <w:rFonts w:ascii="Times New Roman" w:hAnsi="Times New Roman"/>
          <w:i/>
          <w:color w:val="000000" w:themeColor="text1"/>
        </w:rPr>
        <w:t xml:space="preserve"> </w:t>
      </w:r>
      <w:r w:rsidR="00507CCF" w:rsidRPr="0091286E">
        <w:rPr>
          <w:rStyle w:val="a"/>
          <w:rFonts w:ascii="Times New Roman" w:hAnsi="Times New Roman"/>
          <w:color w:val="000000" w:themeColor="text1"/>
          <w:lang w:val="id-ID"/>
        </w:rPr>
        <w:t>memang terdapat korelasi, besar kecilnya korelasi dinyatakan dalam angka korelasi yang disebut dengan koefisien korelasi. Koefisien korelasi dari 0,000 sampai +1,000 menunjukan korelasi yang positif, sebaliknya koefisien korelasi dari 0,000 sampai -1,000 menunjukan korelasi yang negatif.</w:t>
      </w:r>
      <w:r w:rsidR="00507CCF" w:rsidRPr="0091286E">
        <w:rPr>
          <w:rFonts w:ascii="Times New Roman" w:hAnsi="Times New Roman"/>
          <w:color w:val="000000" w:themeColor="text1"/>
          <w:lang w:val="id-ID"/>
        </w:rPr>
        <w:t xml:space="preserve"> </w:t>
      </w:r>
      <w:r w:rsidR="00507CCF" w:rsidRPr="0091286E">
        <w:rPr>
          <w:rFonts w:ascii="Times New Roman" w:hAnsi="Times New Roman"/>
          <w:color w:val="000000" w:themeColor="text1"/>
        </w:rPr>
        <w:t xml:space="preserve">Hal tersebut menunjukkan hubungan antar variabel merupakan hubungan yang </w:t>
      </w:r>
      <w:r w:rsidR="001B6FAB" w:rsidRPr="0091286E">
        <w:rPr>
          <w:rFonts w:ascii="Times New Roman" w:hAnsi="Times New Roman"/>
          <w:color w:val="000000" w:themeColor="text1"/>
        </w:rPr>
        <w:t>negatif</w:t>
      </w:r>
      <w:r w:rsidR="00507CCF" w:rsidRPr="0091286E">
        <w:rPr>
          <w:rFonts w:ascii="Times New Roman" w:hAnsi="Times New Roman"/>
          <w:color w:val="000000" w:themeColor="text1"/>
        </w:rPr>
        <w:t xml:space="preserve"> dan menunjukkan hubungan </w:t>
      </w:r>
      <w:r w:rsidR="001B6FAB" w:rsidRPr="0091286E">
        <w:rPr>
          <w:rFonts w:ascii="Times New Roman" w:hAnsi="Times New Roman"/>
          <w:color w:val="000000" w:themeColor="text1"/>
        </w:rPr>
        <w:t>dua arah</w:t>
      </w:r>
      <w:r w:rsidR="00507CCF" w:rsidRPr="0091286E">
        <w:rPr>
          <w:rFonts w:ascii="Times New Roman" w:hAnsi="Times New Roman"/>
          <w:color w:val="000000" w:themeColor="text1"/>
        </w:rPr>
        <w:t xml:space="preserve">. Dengan kata lain setiap peningkatan nilai </w:t>
      </w:r>
      <w:r w:rsidR="001B6FAB" w:rsidRPr="0091286E">
        <w:rPr>
          <w:rFonts w:ascii="Times New Roman" w:hAnsi="Times New Roman"/>
          <w:color w:val="000000" w:themeColor="text1"/>
        </w:rPr>
        <w:t xml:space="preserve">kontrol diri </w:t>
      </w:r>
      <w:r w:rsidR="00507CCF" w:rsidRPr="0091286E">
        <w:rPr>
          <w:rFonts w:ascii="Times New Roman" w:hAnsi="Times New Roman"/>
          <w:color w:val="000000" w:themeColor="text1"/>
        </w:rPr>
        <w:t xml:space="preserve">maka </w:t>
      </w:r>
      <w:proofErr w:type="gramStart"/>
      <w:r w:rsidR="00507CCF" w:rsidRPr="0091286E">
        <w:rPr>
          <w:rFonts w:ascii="Times New Roman" w:hAnsi="Times New Roman"/>
          <w:color w:val="000000" w:themeColor="text1"/>
        </w:rPr>
        <w:t>akan</w:t>
      </w:r>
      <w:proofErr w:type="gramEnd"/>
      <w:r w:rsidR="00507CCF" w:rsidRPr="0091286E">
        <w:rPr>
          <w:rFonts w:ascii="Times New Roman" w:hAnsi="Times New Roman"/>
          <w:color w:val="000000" w:themeColor="text1"/>
        </w:rPr>
        <w:t xml:space="preserve"> diikuti oleh </w:t>
      </w:r>
      <w:r w:rsidR="001B6FAB" w:rsidRPr="0091286E">
        <w:rPr>
          <w:rFonts w:ascii="Times New Roman" w:hAnsi="Times New Roman"/>
          <w:color w:val="000000" w:themeColor="text1"/>
        </w:rPr>
        <w:t>penurunan</w:t>
      </w:r>
      <w:r w:rsidR="00507CCF" w:rsidRPr="0091286E">
        <w:rPr>
          <w:rFonts w:ascii="Times New Roman" w:hAnsi="Times New Roman"/>
          <w:color w:val="000000" w:themeColor="text1"/>
        </w:rPr>
        <w:t xml:space="preserve"> </w:t>
      </w:r>
      <w:r w:rsidR="001B6FAB" w:rsidRPr="0091286E">
        <w:rPr>
          <w:rFonts w:ascii="Times New Roman" w:hAnsi="Times New Roman"/>
          <w:color w:val="000000" w:themeColor="text1"/>
        </w:rPr>
        <w:t>prokrastinasi</w:t>
      </w:r>
      <w:r w:rsidR="00977AD5" w:rsidRPr="0091286E">
        <w:rPr>
          <w:rFonts w:ascii="Times New Roman" w:hAnsi="Times New Roman"/>
          <w:color w:val="000000" w:themeColor="text1"/>
        </w:rPr>
        <w:t xml:space="preserve"> kerja</w:t>
      </w:r>
      <w:r w:rsidR="00507CCF" w:rsidRPr="0091286E">
        <w:rPr>
          <w:rFonts w:ascii="Times New Roman" w:hAnsi="Times New Roman"/>
          <w:color w:val="000000" w:themeColor="text1"/>
        </w:rPr>
        <w:t xml:space="preserve"> Sebaliknya, setiap penurunan nilai </w:t>
      </w:r>
      <w:r w:rsidR="001B6FAB" w:rsidRPr="0091286E">
        <w:rPr>
          <w:rFonts w:ascii="Times New Roman" w:hAnsi="Times New Roman"/>
          <w:color w:val="000000" w:themeColor="text1"/>
        </w:rPr>
        <w:t xml:space="preserve">kontrol diri </w:t>
      </w:r>
      <w:r w:rsidR="00507CCF" w:rsidRPr="0091286E">
        <w:rPr>
          <w:rFonts w:ascii="Times New Roman" w:hAnsi="Times New Roman"/>
          <w:color w:val="000000" w:themeColor="text1"/>
        </w:rPr>
        <w:t>akan diikuti oleh pen</w:t>
      </w:r>
      <w:r w:rsidR="001B6FAB" w:rsidRPr="0091286E">
        <w:rPr>
          <w:rFonts w:ascii="Times New Roman" w:hAnsi="Times New Roman"/>
          <w:color w:val="000000" w:themeColor="text1"/>
        </w:rPr>
        <w:t>ingkatan</w:t>
      </w:r>
      <w:r w:rsidR="00507CCF" w:rsidRPr="0091286E">
        <w:rPr>
          <w:rFonts w:ascii="Times New Roman" w:hAnsi="Times New Roman"/>
          <w:color w:val="000000" w:themeColor="text1"/>
        </w:rPr>
        <w:t xml:space="preserve"> nilai </w:t>
      </w:r>
      <w:r w:rsidR="001B6FAB" w:rsidRPr="0091286E">
        <w:rPr>
          <w:rFonts w:ascii="Times New Roman" w:hAnsi="Times New Roman"/>
          <w:color w:val="000000" w:themeColor="text1"/>
        </w:rPr>
        <w:t>prokrastinasi</w:t>
      </w:r>
      <w:r w:rsidR="00977AD5" w:rsidRPr="0091286E">
        <w:rPr>
          <w:rFonts w:ascii="Times New Roman" w:hAnsi="Times New Roman"/>
          <w:color w:val="000000" w:themeColor="text1"/>
        </w:rPr>
        <w:t xml:space="preserve"> kerja</w:t>
      </w:r>
      <w:r w:rsidR="00507CCF" w:rsidRPr="0091286E">
        <w:rPr>
          <w:rFonts w:ascii="Times New Roman" w:hAnsi="Times New Roman"/>
          <w:i/>
          <w:color w:val="000000" w:themeColor="text1"/>
          <w:lang w:val="id-ID"/>
        </w:rPr>
        <w:t xml:space="preserve"> </w:t>
      </w:r>
      <w:r w:rsidR="00507CCF" w:rsidRPr="0091286E">
        <w:rPr>
          <w:rFonts w:ascii="Times New Roman" w:hAnsi="Times New Roman"/>
          <w:iCs/>
          <w:color w:val="000000" w:themeColor="text1"/>
          <w:lang w:val="id-ID"/>
        </w:rPr>
        <w:t>(Hadi, 2016)</w:t>
      </w:r>
      <w:r w:rsidR="00507CCF" w:rsidRPr="0091286E">
        <w:rPr>
          <w:rFonts w:ascii="Times New Roman" w:hAnsi="Times New Roman"/>
          <w:color w:val="000000" w:themeColor="text1"/>
        </w:rPr>
        <w:t>.</w:t>
      </w:r>
    </w:p>
    <w:p w14:paraId="30535B98" w14:textId="77777777" w:rsidR="0091286E" w:rsidRPr="0091286E" w:rsidRDefault="00C02E3D" w:rsidP="0091286E">
      <w:pPr>
        <w:spacing w:after="0" w:line="360" w:lineRule="auto"/>
        <w:ind w:firstLine="720"/>
        <w:jc w:val="both"/>
        <w:rPr>
          <w:rFonts w:ascii="Times New Roman" w:hAnsi="Times New Roman"/>
          <w:color w:val="000000" w:themeColor="text1"/>
          <w:lang w:val="id-ID" w:eastAsia="id-ID"/>
        </w:rPr>
      </w:pPr>
      <w:r w:rsidRPr="0091286E">
        <w:rPr>
          <w:rFonts w:ascii="Times New Roman" w:hAnsi="Times New Roman"/>
          <w:color w:val="000000" w:themeColor="text1"/>
        </w:rPr>
        <w:t xml:space="preserve">Hasil penelitian ini mendukung penelitian sebelumya </w:t>
      </w:r>
      <w:r w:rsidR="00D45884" w:rsidRPr="0091286E">
        <w:rPr>
          <w:rFonts w:ascii="Times New Roman" w:hAnsi="Times New Roman"/>
          <w:bCs/>
          <w:color w:val="000000" w:themeColor="text1"/>
          <w:lang w:val="id-ID"/>
        </w:rPr>
        <w:t xml:space="preserve">yang dilakukan oleh </w:t>
      </w:r>
      <w:r w:rsidR="0091286E" w:rsidRPr="0091286E">
        <w:rPr>
          <w:rFonts w:ascii="Times New Roman" w:hAnsi="Times New Roman"/>
        </w:rPr>
        <w:t>Prasetyarini (2017)</w:t>
      </w:r>
      <w:r w:rsidR="00977AD5" w:rsidRPr="0091286E">
        <w:rPr>
          <w:rFonts w:ascii="Times New Roman" w:hAnsi="Times New Roman"/>
        </w:rPr>
        <w:t xml:space="preserve"> yang mengungkap bahwa </w:t>
      </w:r>
      <w:r w:rsidR="0091286E" w:rsidRPr="0091286E">
        <w:rPr>
          <w:rFonts w:ascii="Times New Roman" w:hAnsi="Times New Roman"/>
        </w:rPr>
        <w:t>terdapat hubungan negatif yang signifikan antara variabel kontrol diri dengan prokrastinasi kerja.</w:t>
      </w:r>
      <w:r w:rsidR="0091286E" w:rsidRPr="0091286E">
        <w:rPr>
          <w:rFonts w:ascii="Times New Roman" w:hAnsi="Times New Roman"/>
          <w:color w:val="FF0000"/>
          <w:lang w:val="en-ID"/>
        </w:rPr>
        <w:t xml:space="preserve"> </w:t>
      </w:r>
      <w:r w:rsidR="00D45884" w:rsidRPr="0091286E">
        <w:rPr>
          <w:rFonts w:ascii="Times New Roman" w:hAnsi="Times New Roman"/>
          <w:color w:val="000000" w:themeColor="text1"/>
          <w:lang w:val="id-ID"/>
        </w:rPr>
        <w:t xml:space="preserve">Adanya hubungan antara </w:t>
      </w:r>
      <w:r w:rsidR="0091286E" w:rsidRPr="0091286E">
        <w:rPr>
          <w:rFonts w:ascii="Times New Roman" w:hAnsi="Times New Roman"/>
          <w:color w:val="000000" w:themeColor="text1"/>
        </w:rPr>
        <w:t>kontrol diri</w:t>
      </w:r>
      <w:r w:rsidR="00D45884" w:rsidRPr="0091286E">
        <w:rPr>
          <w:rFonts w:ascii="Times New Roman" w:hAnsi="Times New Roman"/>
          <w:color w:val="000000" w:themeColor="text1"/>
          <w:lang w:val="id-ID"/>
        </w:rPr>
        <w:t xml:space="preserve"> dengan </w:t>
      </w:r>
      <w:r w:rsidR="0091286E" w:rsidRPr="0091286E">
        <w:rPr>
          <w:rFonts w:ascii="Times New Roman" w:hAnsi="Times New Roman"/>
          <w:color w:val="000000" w:themeColor="text1"/>
        </w:rPr>
        <w:t>prokrastinasi</w:t>
      </w:r>
      <w:r w:rsidR="00977AD5" w:rsidRPr="0091286E">
        <w:rPr>
          <w:rFonts w:ascii="Times New Roman" w:hAnsi="Times New Roman"/>
          <w:color w:val="000000" w:themeColor="text1"/>
        </w:rPr>
        <w:t xml:space="preserve"> kerja</w:t>
      </w:r>
      <w:r w:rsidR="00D45884" w:rsidRPr="0091286E">
        <w:rPr>
          <w:rFonts w:ascii="Times New Roman" w:hAnsi="Times New Roman"/>
          <w:color w:val="000000" w:themeColor="text1"/>
          <w:lang w:val="id-ID"/>
        </w:rPr>
        <w:t xml:space="preserve"> berarti setiap aspek</w:t>
      </w:r>
      <w:r w:rsidR="00D45884" w:rsidRPr="0091286E">
        <w:rPr>
          <w:rFonts w:ascii="Times New Roman" w:hAnsi="Times New Roman"/>
          <w:color w:val="000000" w:themeColor="text1"/>
        </w:rPr>
        <w:t xml:space="preserve"> pada</w:t>
      </w:r>
      <w:r w:rsidR="00D45884" w:rsidRPr="0091286E">
        <w:rPr>
          <w:rFonts w:ascii="Times New Roman" w:hAnsi="Times New Roman"/>
          <w:color w:val="000000" w:themeColor="text1"/>
          <w:lang w:val="id-ID"/>
        </w:rPr>
        <w:t xml:space="preserve"> </w:t>
      </w:r>
      <w:r w:rsidR="0091286E" w:rsidRPr="0091286E">
        <w:rPr>
          <w:rFonts w:ascii="Times New Roman" w:hAnsi="Times New Roman"/>
          <w:color w:val="000000" w:themeColor="text1"/>
        </w:rPr>
        <w:t>kontrol diri</w:t>
      </w:r>
      <w:r w:rsidR="00D45884" w:rsidRPr="0091286E">
        <w:rPr>
          <w:rFonts w:ascii="Times New Roman" w:hAnsi="Times New Roman"/>
          <w:color w:val="000000" w:themeColor="text1"/>
          <w:lang w:val="id-ID"/>
        </w:rPr>
        <w:t xml:space="preserve"> memberikan sumbangan terhadap </w:t>
      </w:r>
      <w:r w:rsidR="0091286E" w:rsidRPr="0091286E">
        <w:rPr>
          <w:rFonts w:ascii="Times New Roman" w:hAnsi="Times New Roman"/>
          <w:color w:val="000000" w:themeColor="text1"/>
        </w:rPr>
        <w:t>prokrastinasi</w:t>
      </w:r>
      <w:r w:rsidR="00977AD5" w:rsidRPr="0091286E">
        <w:rPr>
          <w:rFonts w:ascii="Times New Roman" w:hAnsi="Times New Roman"/>
          <w:color w:val="000000" w:themeColor="text1"/>
        </w:rPr>
        <w:t xml:space="preserve"> kerja</w:t>
      </w:r>
      <w:r w:rsidR="00D45884" w:rsidRPr="0091286E">
        <w:rPr>
          <w:rFonts w:ascii="Times New Roman" w:hAnsi="Times New Roman"/>
          <w:color w:val="000000" w:themeColor="text1"/>
          <w:lang w:val="id-ID"/>
        </w:rPr>
        <w:t xml:space="preserve"> </w:t>
      </w:r>
      <w:r w:rsidR="00D45884" w:rsidRPr="0091286E">
        <w:rPr>
          <w:rFonts w:ascii="Times New Roman" w:hAnsi="Times New Roman"/>
          <w:color w:val="000000" w:themeColor="text1"/>
        </w:rPr>
        <w:t xml:space="preserve">pada </w:t>
      </w:r>
      <w:r w:rsidR="0091286E" w:rsidRPr="0091286E">
        <w:rPr>
          <w:rFonts w:ascii="Times New Roman" w:hAnsi="Times New Roman"/>
          <w:iCs/>
          <w:color w:val="000000" w:themeColor="text1"/>
        </w:rPr>
        <w:t>Pegawai Negeri Sipil Dinas.X</w:t>
      </w:r>
      <w:r w:rsidR="0091286E" w:rsidRPr="0091286E">
        <w:rPr>
          <w:rFonts w:ascii="Times New Roman" w:hAnsi="Times New Roman"/>
          <w:color w:val="000000" w:themeColor="text1"/>
          <w:lang w:val="id-ID"/>
        </w:rPr>
        <w:t xml:space="preserve"> Yogyakarta</w:t>
      </w:r>
      <w:r w:rsidR="0091286E" w:rsidRPr="0091286E">
        <w:rPr>
          <w:rFonts w:ascii="Times New Roman" w:hAnsi="Times New Roman"/>
          <w:color w:val="000000" w:themeColor="text1"/>
          <w:lang w:val="id-ID" w:eastAsia="id-ID"/>
        </w:rPr>
        <w:t>.</w:t>
      </w:r>
    </w:p>
    <w:p w14:paraId="2F1F7356" w14:textId="21C805C8" w:rsidR="00D373B0" w:rsidRPr="0091286E" w:rsidRDefault="00D373B0" w:rsidP="0091286E">
      <w:pPr>
        <w:spacing w:after="0" w:line="360" w:lineRule="auto"/>
        <w:ind w:firstLine="720"/>
        <w:jc w:val="both"/>
        <w:rPr>
          <w:rFonts w:ascii="Times New Roman" w:hAnsi="Times New Roman"/>
          <w:color w:val="000000" w:themeColor="text1"/>
          <w:lang w:val="id-ID"/>
        </w:rPr>
      </w:pPr>
      <w:r w:rsidRPr="0091286E">
        <w:rPr>
          <w:rFonts w:ascii="Times New Roman" w:hAnsi="Times New Roman"/>
          <w:color w:val="000000" w:themeColor="text1"/>
          <w:lang w:val="id-ID" w:eastAsia="id-ID"/>
        </w:rPr>
        <w:t>H</w:t>
      </w:r>
      <w:r w:rsidR="00D45884" w:rsidRPr="0091286E">
        <w:rPr>
          <w:rFonts w:ascii="Times New Roman" w:hAnsi="Times New Roman"/>
          <w:color w:val="000000" w:themeColor="text1"/>
          <w:lang w:val="id-ID" w:eastAsia="id-ID"/>
        </w:rPr>
        <w:t xml:space="preserve">asil kategorisasi </w:t>
      </w:r>
      <w:r w:rsidR="0091286E" w:rsidRPr="0091286E">
        <w:rPr>
          <w:rFonts w:ascii="Times New Roman" w:hAnsi="Times New Roman"/>
          <w:color w:val="000000" w:themeColor="text1"/>
          <w:lang w:eastAsia="id-ID"/>
        </w:rPr>
        <w:t>prokrastinasi kerja</w:t>
      </w:r>
      <w:r w:rsidR="00D45884" w:rsidRPr="0091286E">
        <w:rPr>
          <w:rFonts w:ascii="Times New Roman" w:hAnsi="Times New Roman"/>
          <w:i/>
          <w:color w:val="000000" w:themeColor="text1"/>
          <w:lang w:eastAsia="id-ID"/>
        </w:rPr>
        <w:t xml:space="preserve"> </w:t>
      </w:r>
      <w:r w:rsidR="00D45884" w:rsidRPr="0091286E">
        <w:rPr>
          <w:rFonts w:ascii="Times New Roman" w:hAnsi="Times New Roman"/>
          <w:color w:val="000000" w:themeColor="text1"/>
          <w:lang w:val="id-ID" w:eastAsia="id-ID"/>
        </w:rPr>
        <w:t>yaitu k</w:t>
      </w:r>
      <w:r w:rsidR="00977AD5" w:rsidRPr="0091286E">
        <w:rPr>
          <w:rFonts w:ascii="Times New Roman" w:hAnsi="Times New Roman"/>
          <w:color w:val="000000" w:themeColor="text1"/>
          <w:lang w:val="id-ID" w:eastAsia="id-ID"/>
        </w:rPr>
        <w:t xml:space="preserve">ategorisasi tinggi sebesar </w:t>
      </w:r>
      <w:r w:rsidR="0091286E" w:rsidRPr="0091286E">
        <w:rPr>
          <w:rFonts w:ascii="Times New Roman" w:hAnsi="Times New Roman"/>
          <w:color w:val="000000" w:themeColor="text1"/>
          <w:lang w:eastAsia="id-ID"/>
        </w:rPr>
        <w:t>51,1</w:t>
      </w:r>
      <w:r w:rsidR="00D45884" w:rsidRPr="0091286E">
        <w:rPr>
          <w:rFonts w:ascii="Times New Roman" w:hAnsi="Times New Roman"/>
          <w:color w:val="000000" w:themeColor="text1"/>
          <w:lang w:eastAsia="id-ID"/>
        </w:rPr>
        <w:t xml:space="preserve">%, </w:t>
      </w:r>
      <w:r w:rsidR="00D45884" w:rsidRPr="0091286E">
        <w:rPr>
          <w:rFonts w:ascii="Times New Roman" w:hAnsi="Times New Roman"/>
          <w:color w:val="000000" w:themeColor="text1"/>
          <w:lang w:val="id-ID" w:eastAsia="id-ID"/>
        </w:rPr>
        <w:t>kategori sedang sebesar</w:t>
      </w:r>
      <w:r w:rsidR="00977AD5" w:rsidRPr="0091286E">
        <w:rPr>
          <w:rFonts w:ascii="Times New Roman" w:hAnsi="Times New Roman"/>
          <w:color w:val="000000" w:themeColor="text1"/>
          <w:lang w:eastAsia="id-ID"/>
        </w:rPr>
        <w:t xml:space="preserve"> </w:t>
      </w:r>
      <w:r w:rsidR="0091286E" w:rsidRPr="0091286E">
        <w:rPr>
          <w:rFonts w:ascii="Times New Roman" w:hAnsi="Times New Roman"/>
          <w:color w:val="000000" w:themeColor="text1"/>
          <w:lang w:eastAsia="id-ID"/>
        </w:rPr>
        <w:t>18,7</w:t>
      </w:r>
      <w:r w:rsidR="00D45884" w:rsidRPr="0091286E">
        <w:rPr>
          <w:rFonts w:ascii="Times New Roman" w:hAnsi="Times New Roman"/>
          <w:color w:val="000000" w:themeColor="text1"/>
          <w:lang w:eastAsia="id-ID"/>
        </w:rPr>
        <w:t xml:space="preserve">%, </w:t>
      </w:r>
      <w:r w:rsidR="00D45884" w:rsidRPr="0091286E">
        <w:rPr>
          <w:rFonts w:ascii="Times New Roman" w:hAnsi="Times New Roman"/>
          <w:color w:val="000000" w:themeColor="text1"/>
          <w:lang w:val="id-ID" w:eastAsia="id-ID"/>
        </w:rPr>
        <w:t xml:space="preserve">dan kategori rendah sebesar </w:t>
      </w:r>
      <w:r w:rsidR="0091286E" w:rsidRPr="0091286E">
        <w:rPr>
          <w:rFonts w:ascii="Times New Roman" w:hAnsi="Times New Roman"/>
          <w:color w:val="000000" w:themeColor="text1"/>
          <w:lang w:eastAsia="id-ID"/>
        </w:rPr>
        <w:t>30,2</w:t>
      </w:r>
      <w:r w:rsidR="00D45884" w:rsidRPr="0091286E">
        <w:rPr>
          <w:rFonts w:ascii="Times New Roman" w:hAnsi="Times New Roman"/>
          <w:color w:val="000000" w:themeColor="text1"/>
          <w:lang w:val="id-ID" w:eastAsia="id-ID"/>
        </w:rPr>
        <w:t>%.</w:t>
      </w:r>
      <w:r w:rsidR="00D45884" w:rsidRPr="0091286E">
        <w:rPr>
          <w:rFonts w:ascii="Times New Roman" w:hAnsi="Times New Roman"/>
          <w:color w:val="000000" w:themeColor="text1"/>
          <w:lang w:eastAsia="id-ID"/>
        </w:rPr>
        <w:t xml:space="preserve"> Dari hasil tersebut dapat di ketahui bahwa </w:t>
      </w:r>
      <w:r w:rsidR="00BF3DA3">
        <w:rPr>
          <w:rFonts w:ascii="Times New Roman" w:hAnsi="Times New Roman"/>
          <w:color w:val="000000" w:themeColor="text1"/>
          <w:lang w:eastAsia="id-ID"/>
        </w:rPr>
        <w:t>prokrastinasi</w:t>
      </w:r>
      <w:r w:rsidR="00977AD5" w:rsidRPr="0091286E">
        <w:rPr>
          <w:rFonts w:ascii="Times New Roman" w:hAnsi="Times New Roman"/>
          <w:color w:val="000000" w:themeColor="text1"/>
          <w:lang w:eastAsia="id-ID"/>
        </w:rPr>
        <w:t xml:space="preserve"> kerja</w:t>
      </w:r>
      <w:r w:rsidR="00D45884" w:rsidRPr="0091286E">
        <w:rPr>
          <w:rFonts w:ascii="Times New Roman" w:hAnsi="Times New Roman"/>
          <w:color w:val="000000" w:themeColor="text1"/>
          <w:lang w:eastAsia="id-ID"/>
        </w:rPr>
        <w:t xml:space="preserve"> pada </w:t>
      </w:r>
      <w:r w:rsidR="0091286E" w:rsidRPr="0091286E">
        <w:rPr>
          <w:rFonts w:ascii="Times New Roman" w:hAnsi="Times New Roman"/>
          <w:iCs/>
          <w:color w:val="000000" w:themeColor="text1"/>
        </w:rPr>
        <w:t>Pegawai Negeri Sipil Dinas.X</w:t>
      </w:r>
      <w:r w:rsidR="0091286E" w:rsidRPr="0091286E">
        <w:rPr>
          <w:rFonts w:ascii="Times New Roman" w:hAnsi="Times New Roman"/>
          <w:color w:val="000000" w:themeColor="text1"/>
          <w:lang w:val="id-ID"/>
        </w:rPr>
        <w:t xml:space="preserve"> Yogyakarta</w:t>
      </w:r>
      <w:r w:rsidR="0091286E" w:rsidRPr="0091286E">
        <w:rPr>
          <w:rFonts w:ascii="Times New Roman" w:hAnsi="Times New Roman"/>
          <w:color w:val="000000" w:themeColor="text1"/>
          <w:lang w:eastAsia="id-ID"/>
        </w:rPr>
        <w:t xml:space="preserve"> </w:t>
      </w:r>
      <w:r w:rsidR="00D45884" w:rsidRPr="0091286E">
        <w:rPr>
          <w:rFonts w:ascii="Times New Roman" w:hAnsi="Times New Roman"/>
          <w:color w:val="000000" w:themeColor="text1"/>
          <w:lang w:eastAsia="id-ID"/>
        </w:rPr>
        <w:t>termasuk dalam kategori</w:t>
      </w:r>
      <w:r w:rsidR="0091286E" w:rsidRPr="0091286E">
        <w:rPr>
          <w:rFonts w:ascii="Times New Roman" w:hAnsi="Times New Roman"/>
          <w:color w:val="000000" w:themeColor="text1"/>
          <w:lang w:eastAsia="id-ID"/>
        </w:rPr>
        <w:t xml:space="preserve"> tinggi</w:t>
      </w:r>
      <w:r w:rsidR="00D45884" w:rsidRPr="0091286E">
        <w:rPr>
          <w:rFonts w:ascii="Times New Roman" w:hAnsi="Times New Roman"/>
          <w:color w:val="000000" w:themeColor="text1"/>
          <w:lang w:eastAsia="id-ID"/>
        </w:rPr>
        <w:t xml:space="preserve">. </w:t>
      </w:r>
      <w:r w:rsidR="00D45884" w:rsidRPr="0091286E">
        <w:rPr>
          <w:rFonts w:ascii="Times New Roman" w:hAnsi="Times New Roman"/>
          <w:color w:val="000000" w:themeColor="text1"/>
          <w:lang w:val="id-ID"/>
        </w:rPr>
        <w:t xml:space="preserve">Pada </w:t>
      </w:r>
      <w:r w:rsidR="00D45884" w:rsidRPr="0091286E">
        <w:rPr>
          <w:rFonts w:ascii="Times New Roman" w:hAnsi="Times New Roman"/>
          <w:color w:val="000000" w:themeColor="text1"/>
        </w:rPr>
        <w:t>k</w:t>
      </w:r>
      <w:r w:rsidR="00D45884" w:rsidRPr="0091286E">
        <w:rPr>
          <w:rFonts w:ascii="Times New Roman" w:hAnsi="Times New Roman"/>
          <w:color w:val="000000" w:themeColor="text1"/>
          <w:lang w:val="id-ID"/>
        </w:rPr>
        <w:t xml:space="preserve">ategorisasi variabel </w:t>
      </w:r>
      <w:r w:rsidR="0091286E" w:rsidRPr="0091286E">
        <w:rPr>
          <w:rFonts w:ascii="Times New Roman" w:hAnsi="Times New Roman"/>
          <w:color w:val="000000" w:themeColor="text1"/>
        </w:rPr>
        <w:t>kontrol diri</w:t>
      </w:r>
      <w:r w:rsidR="00D45884" w:rsidRPr="0091286E">
        <w:rPr>
          <w:rFonts w:ascii="Times New Roman" w:hAnsi="Times New Roman"/>
          <w:color w:val="000000" w:themeColor="text1"/>
          <w:lang w:val="id-ID"/>
        </w:rPr>
        <w:t xml:space="preserve"> yaitu </w:t>
      </w:r>
      <w:r w:rsidR="00D45884" w:rsidRPr="0091286E">
        <w:rPr>
          <w:rFonts w:ascii="Times New Roman" w:hAnsi="Times New Roman"/>
          <w:color w:val="000000" w:themeColor="text1"/>
          <w:lang w:val="id-ID" w:eastAsia="id-ID"/>
        </w:rPr>
        <w:t>kategorisasi tinggi sebesar</w:t>
      </w:r>
      <w:r w:rsidR="00D45884" w:rsidRPr="0091286E">
        <w:rPr>
          <w:rFonts w:ascii="Times New Roman" w:hAnsi="Times New Roman"/>
          <w:color w:val="000000" w:themeColor="text1"/>
          <w:lang w:eastAsia="id-ID"/>
        </w:rPr>
        <w:t xml:space="preserve"> </w:t>
      </w:r>
      <w:r w:rsidR="0091286E" w:rsidRPr="0091286E">
        <w:rPr>
          <w:rFonts w:ascii="Times New Roman" w:hAnsi="Times New Roman"/>
          <w:color w:val="000000" w:themeColor="text1"/>
          <w:lang w:eastAsia="id-ID"/>
        </w:rPr>
        <w:t>32,5</w:t>
      </w:r>
      <w:r w:rsidR="00D45884" w:rsidRPr="0091286E">
        <w:rPr>
          <w:rFonts w:ascii="Times New Roman" w:hAnsi="Times New Roman"/>
          <w:color w:val="000000" w:themeColor="text1"/>
          <w:lang w:eastAsia="id-ID"/>
        </w:rPr>
        <w:t>%</w:t>
      </w:r>
      <w:r w:rsidR="00D45884" w:rsidRPr="0091286E">
        <w:rPr>
          <w:rFonts w:ascii="Times New Roman" w:hAnsi="Times New Roman"/>
          <w:color w:val="000000" w:themeColor="text1"/>
          <w:lang w:val="id-ID" w:eastAsia="id-ID"/>
        </w:rPr>
        <w:t>, kategorisasi sedang sebesar</w:t>
      </w:r>
      <w:r w:rsidR="00D45884" w:rsidRPr="0091286E">
        <w:rPr>
          <w:rFonts w:ascii="Times New Roman" w:hAnsi="Times New Roman"/>
          <w:color w:val="000000" w:themeColor="text1"/>
          <w:lang w:eastAsia="id-ID"/>
        </w:rPr>
        <w:t xml:space="preserve"> </w:t>
      </w:r>
      <w:r w:rsidR="0091286E" w:rsidRPr="0091286E">
        <w:rPr>
          <w:rFonts w:ascii="Times New Roman" w:hAnsi="Times New Roman"/>
          <w:color w:val="000000" w:themeColor="text1"/>
          <w:lang w:eastAsia="id-ID"/>
        </w:rPr>
        <w:t>21</w:t>
      </w:r>
      <w:r w:rsidR="00D45884" w:rsidRPr="0091286E">
        <w:rPr>
          <w:rFonts w:ascii="Times New Roman" w:hAnsi="Times New Roman"/>
          <w:color w:val="000000" w:themeColor="text1"/>
          <w:lang w:eastAsia="id-ID"/>
        </w:rPr>
        <w:t>%</w:t>
      </w:r>
      <w:r w:rsidR="00D45884" w:rsidRPr="0091286E">
        <w:rPr>
          <w:rFonts w:ascii="Times New Roman" w:hAnsi="Times New Roman"/>
          <w:color w:val="000000" w:themeColor="text1"/>
          <w:lang w:val="id-ID" w:eastAsia="id-ID"/>
        </w:rPr>
        <w:t xml:space="preserve">, dan rendah sebesar </w:t>
      </w:r>
      <w:r w:rsidR="0091286E" w:rsidRPr="0091286E">
        <w:rPr>
          <w:rFonts w:ascii="Times New Roman" w:hAnsi="Times New Roman"/>
          <w:color w:val="000000" w:themeColor="text1"/>
          <w:lang w:eastAsia="id-ID"/>
        </w:rPr>
        <w:t>46,5</w:t>
      </w:r>
      <w:r w:rsidR="00D45884" w:rsidRPr="0091286E">
        <w:rPr>
          <w:rFonts w:ascii="Times New Roman" w:hAnsi="Times New Roman"/>
          <w:color w:val="000000" w:themeColor="text1"/>
          <w:lang w:val="id-ID" w:eastAsia="id-ID"/>
        </w:rPr>
        <w:t>%</w:t>
      </w:r>
      <w:r w:rsidR="00D45884" w:rsidRPr="0091286E">
        <w:rPr>
          <w:rFonts w:ascii="Times New Roman" w:hAnsi="Times New Roman"/>
          <w:color w:val="000000" w:themeColor="text1"/>
          <w:lang w:eastAsia="id-ID"/>
        </w:rPr>
        <w:t>.</w:t>
      </w:r>
      <w:r w:rsidR="00D45884" w:rsidRPr="0091286E">
        <w:rPr>
          <w:color w:val="000000" w:themeColor="text1"/>
          <w:lang w:eastAsia="id-ID"/>
        </w:rPr>
        <w:t xml:space="preserve"> </w:t>
      </w:r>
      <w:r w:rsidR="00D45884" w:rsidRPr="0091286E">
        <w:rPr>
          <w:rFonts w:ascii="Times New Roman" w:hAnsi="Times New Roman"/>
          <w:color w:val="000000" w:themeColor="text1"/>
          <w:lang w:val="id-ID"/>
        </w:rPr>
        <w:t xml:space="preserve">Hasil kategorisasi tersebut menunjukkan bahwa sebagian besar </w:t>
      </w:r>
      <w:r w:rsidR="0091286E" w:rsidRPr="0091286E">
        <w:rPr>
          <w:rFonts w:ascii="Times New Roman" w:hAnsi="Times New Roman"/>
          <w:iCs/>
          <w:color w:val="000000" w:themeColor="text1"/>
        </w:rPr>
        <w:t>pegawai</w:t>
      </w:r>
      <w:r w:rsidR="00D45884" w:rsidRPr="0091286E">
        <w:rPr>
          <w:rFonts w:ascii="Times New Roman" w:hAnsi="Times New Roman"/>
          <w:color w:val="000000" w:themeColor="text1"/>
          <w:lang w:val="id-ID"/>
        </w:rPr>
        <w:t xml:space="preserve"> memiliki </w:t>
      </w:r>
      <w:r w:rsidR="0091286E" w:rsidRPr="0091286E">
        <w:rPr>
          <w:rFonts w:ascii="Times New Roman" w:hAnsi="Times New Roman"/>
          <w:color w:val="000000" w:themeColor="text1"/>
        </w:rPr>
        <w:t>kontrol diri</w:t>
      </w:r>
      <w:r w:rsidR="00D45884" w:rsidRPr="0091286E">
        <w:rPr>
          <w:rFonts w:ascii="Times New Roman" w:hAnsi="Times New Roman"/>
          <w:color w:val="000000" w:themeColor="text1"/>
          <w:lang w:val="id-ID"/>
        </w:rPr>
        <w:t xml:space="preserve"> </w:t>
      </w:r>
      <w:r w:rsidR="00D45884" w:rsidRPr="0091286E">
        <w:rPr>
          <w:rFonts w:ascii="Times New Roman" w:hAnsi="Times New Roman"/>
          <w:color w:val="000000" w:themeColor="text1"/>
        </w:rPr>
        <w:t xml:space="preserve">yang cenderung </w:t>
      </w:r>
      <w:r w:rsidR="00C35BC6" w:rsidRPr="0091286E">
        <w:rPr>
          <w:rFonts w:ascii="Times New Roman" w:hAnsi="Times New Roman"/>
          <w:color w:val="000000" w:themeColor="text1"/>
        </w:rPr>
        <w:t>rendah</w:t>
      </w:r>
      <w:r w:rsidR="00C35BC6" w:rsidRPr="0091286E">
        <w:rPr>
          <w:rFonts w:ascii="Times New Roman" w:hAnsi="Times New Roman"/>
          <w:color w:val="000000" w:themeColor="text1"/>
          <w:lang w:val="id-ID"/>
        </w:rPr>
        <w:t>.</w:t>
      </w:r>
    </w:p>
    <w:p w14:paraId="52B714C7" w14:textId="77777777" w:rsidR="0091286E" w:rsidRPr="0091286E" w:rsidRDefault="0091286E" w:rsidP="0091286E">
      <w:pPr>
        <w:spacing w:after="0" w:line="360" w:lineRule="auto"/>
        <w:ind w:firstLine="720"/>
        <w:jc w:val="both"/>
        <w:rPr>
          <w:rFonts w:ascii="Times New Roman" w:hAnsi="Times New Roman"/>
        </w:rPr>
      </w:pPr>
      <w:r w:rsidRPr="0091286E">
        <w:rPr>
          <w:rFonts w:ascii="Times New Roman" w:hAnsi="Times New Roman"/>
          <w:lang w:val="en-ID"/>
        </w:rPr>
        <w:t>Aspek kontrol perilaku merupakan kesiapan tersedianya suatu respons yang dapat secara langsung memengaruhi atau memodifikasi suatu keadaan yang tidak menyenangkan (</w:t>
      </w:r>
      <w:r w:rsidRPr="0091286E">
        <w:rPr>
          <w:rFonts w:ascii="Times New Roman" w:hAnsi="Times New Roman"/>
          <w:lang w:val="en-ID"/>
        </w:rPr>
        <w:fldChar w:fldCharType="begin" w:fldLock="1"/>
      </w:r>
      <w:r w:rsidRPr="0091286E">
        <w:rPr>
          <w:rFonts w:ascii="Times New Roman" w:hAnsi="Times New Roman"/>
          <w:lang w:val="en-ID"/>
        </w:rPr>
        <w:instrText>ADDIN CSL_CITATION {"citationItems":[{"id":"ITEM-1","itemData":{"author":[{"dropping-particle":"","family":"Ghufron","given":"M. Nur","non-dropping-particle":"","parse-names":false,"suffix":""},{"dropping-particle":"","family":"Risnawati","given":"Rini","non-dropping-particle":"","parse-names":false,"suffix":""}],"id":"ITEM-1","issued":{"date-parts":[["2012"]]},"publisher":"Ar Ruzz Media","publisher-place":"Yogyakarta","title":"Teori-teori psikologi","type":"book"},"uris":["http://www.mendeley.com/documents/?uuid=8a1f58ed-5a01-4790-ba50-863d7cdc94e8"]}],"mendeley":{"formattedCitation":"(Ghufron &amp; Risnawati, 2012)","manualFormatting":"Ghufron &amp; Risnawati, 2012)","plainTextFormattedCitation":"(Ghufron &amp; Risnawati, 2012)","previouslyFormattedCitation":"(Ghufron &amp; Risnawati, 2012)"},"properties":{"noteIndex":0},"schema":"https://github.com/citation-style-language/schema/raw/master/csl-citation.json"}</w:instrText>
      </w:r>
      <w:r w:rsidRPr="0091286E">
        <w:rPr>
          <w:rFonts w:ascii="Times New Roman" w:hAnsi="Times New Roman"/>
          <w:lang w:val="en-ID"/>
        </w:rPr>
        <w:fldChar w:fldCharType="separate"/>
      </w:r>
      <w:r w:rsidRPr="0091286E">
        <w:rPr>
          <w:rFonts w:ascii="Times New Roman" w:hAnsi="Times New Roman"/>
          <w:noProof/>
          <w:lang w:val="en-ID"/>
        </w:rPr>
        <w:t>Ghufron &amp; Risnawati, 2012)</w:t>
      </w:r>
      <w:r w:rsidRPr="0091286E">
        <w:rPr>
          <w:rFonts w:ascii="Times New Roman" w:hAnsi="Times New Roman"/>
          <w:lang w:val="en-ID"/>
        </w:rPr>
        <w:fldChar w:fldCharType="end"/>
      </w:r>
      <w:r w:rsidRPr="0091286E">
        <w:rPr>
          <w:rFonts w:ascii="Times New Roman" w:hAnsi="Times New Roman"/>
          <w:lang w:val="en-ID"/>
        </w:rPr>
        <w:t>.</w:t>
      </w:r>
      <w:r w:rsidRPr="0091286E">
        <w:rPr>
          <w:rFonts w:ascii="Times New Roman" w:hAnsi="Times New Roman"/>
        </w:rPr>
        <w:t xml:space="preserve"> Aini dan Iranita (2011) seseorang yang memiliki kontrol perilaku rendah, individu tersebut tidak mampu mengatur dan mengarahkan perilakunya, sehingga </w:t>
      </w:r>
      <w:proofErr w:type="gramStart"/>
      <w:r w:rsidRPr="0091286E">
        <w:rPr>
          <w:rFonts w:ascii="Times New Roman" w:hAnsi="Times New Roman"/>
        </w:rPr>
        <w:t>akan</w:t>
      </w:r>
      <w:proofErr w:type="gramEnd"/>
      <w:r w:rsidRPr="0091286E">
        <w:rPr>
          <w:rFonts w:ascii="Times New Roman" w:hAnsi="Times New Roman"/>
        </w:rPr>
        <w:t xml:space="preserve"> lebih mementingkan sesuatu yang lebih menyenangkan, dan diasumsikan banyak menunda-nunda. Lebih lanjut </w:t>
      </w:r>
      <w:r w:rsidRPr="0091286E">
        <w:rPr>
          <w:rFonts w:ascii="Times New Roman" w:hAnsi="Times New Roman"/>
        </w:rPr>
        <w:fldChar w:fldCharType="begin" w:fldLock="1"/>
      </w:r>
      <w:r w:rsidRPr="0091286E">
        <w:rPr>
          <w:rFonts w:ascii="Times New Roman" w:hAnsi="Times New Roman"/>
        </w:rPr>
        <w:instrText>ADDIN CSL_CITATION {"citationItems":[{"id":"ITEM-1","itemData":{"author":[{"dropping-particle":"","family":"Fasilita","given":"Dina Audi","non-dropping-particle":"","parse-names":false,"suffix":""}],"container-title":"Journal of Social and Industrial Psychology","id":"ITEM-1","issue":"2","issued":{"date-parts":[["2012"]]},"page":"28-33","title":"Kontrol diri terhadap perilaku agresif ditinjau dari usia Satpol Pp Kota Semarang","type":"article-journal","volume":"1"},"uris":["http://www.mendeley.com/documents/?uuid=1149242a-c5e2-4329-82e3-d7d98d5c3a65"]}],"mendeley":{"formattedCitation":"(Fasilita, 2012)","manualFormatting":"Fasilita (2012)","plainTextFormattedCitation":"(Fasilita, 2012)","previouslyFormattedCitation":"(Fasilita, 2012)"},"properties":{"noteIndex":0},"schema":"https://github.com/citation-style-language/schema/raw/master/csl-citation.json"}</w:instrText>
      </w:r>
      <w:r w:rsidRPr="0091286E">
        <w:rPr>
          <w:rFonts w:ascii="Times New Roman" w:hAnsi="Times New Roman"/>
        </w:rPr>
        <w:fldChar w:fldCharType="separate"/>
      </w:r>
      <w:r w:rsidRPr="0091286E">
        <w:rPr>
          <w:rFonts w:ascii="Times New Roman" w:hAnsi="Times New Roman"/>
          <w:noProof/>
        </w:rPr>
        <w:t>Fasilita (2012)</w:t>
      </w:r>
      <w:r w:rsidRPr="0091286E">
        <w:rPr>
          <w:rFonts w:ascii="Times New Roman" w:hAnsi="Times New Roman"/>
        </w:rPr>
        <w:fldChar w:fldCharType="end"/>
      </w:r>
      <w:r w:rsidRPr="0091286E">
        <w:rPr>
          <w:rFonts w:ascii="Times New Roman" w:hAnsi="Times New Roman"/>
        </w:rPr>
        <w:t xml:space="preserve"> mengatakan bahwa seseorang dengan kontrol diri yang lemah akan mengarah pada konsekuensi negatif, yang merugikan orang lain maupun dirinya sendiri. Individu yang menunda-nunda mengerjakan tugas, terlambat mengerjakan tugas, tidak sesuai dengan deadline yang telah ditetapkan, dan mendahulukan aktivitas lain saat menyelesaikan tugas merupakan individu yang memiliki prokrastinasi tinggi </w:t>
      </w:r>
      <w:r w:rsidRPr="0091286E">
        <w:rPr>
          <w:rFonts w:ascii="Times New Roman" w:hAnsi="Times New Roman"/>
        </w:rPr>
        <w:fldChar w:fldCharType="begin" w:fldLock="1"/>
      </w:r>
      <w:r w:rsidRPr="0091286E">
        <w:rPr>
          <w:rFonts w:ascii="Times New Roman" w:hAnsi="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vira","given":"Fitria","non-dropping-particle":"","parse-names":false,"suffix":""},{"dropping-particle":"","family":"Yudi Suharsono","given":"","non-dropping-particle":"","parse-names":false,"suffix":""}],"container-title":"Jurnal Ilmiah Psikologi Terapan","id":"ITEM-1","issue":"1","issued":{"date-parts":[["2013"]]},"page":"1689-1699","title":"Self-regulated learning (SRL) dengan prokrastnasi akademik pada siswa akselerasi","type":"article-journal","volume":"1"},"uris":["http://www.mendeley.com/documents/?uuid=4afc703e-a884-4bb6-b895-a233e531e9e9"]}],"mendeley":{"formattedCitation":"(Savira &amp; Yudi Suharsono, 2013)","plainTextFormattedCitation":"(Savira &amp; Yudi Suharsono, 2013)","previouslyFormattedCitation":"(Savira &amp; Yudi Suharsono, 2013)"},"properties":{"noteIndex":0},"schema":"https://github.com/citation-style-language/schema/raw/master/csl-citation.json"}</w:instrText>
      </w:r>
      <w:r w:rsidRPr="0091286E">
        <w:rPr>
          <w:rFonts w:ascii="Times New Roman" w:hAnsi="Times New Roman"/>
        </w:rPr>
        <w:fldChar w:fldCharType="separate"/>
      </w:r>
      <w:r w:rsidRPr="0091286E">
        <w:rPr>
          <w:rFonts w:ascii="Times New Roman" w:hAnsi="Times New Roman"/>
          <w:noProof/>
        </w:rPr>
        <w:t>(Savira &amp; Yudi Suharsono, 2013)</w:t>
      </w:r>
      <w:r w:rsidRPr="0091286E">
        <w:rPr>
          <w:rFonts w:ascii="Times New Roman" w:hAnsi="Times New Roman"/>
        </w:rPr>
        <w:fldChar w:fldCharType="end"/>
      </w:r>
      <w:r w:rsidRPr="0091286E">
        <w:rPr>
          <w:rFonts w:ascii="Times New Roman" w:hAnsi="Times New Roman"/>
        </w:rPr>
        <w:t xml:space="preserve">. Hal ini didukung hasil lapangan yang menunjukkan bahwa karyawan mengerjakan pekerjaan lain sebelum pekerjaan </w:t>
      </w:r>
      <w:proofErr w:type="gramStart"/>
      <w:r w:rsidRPr="0091286E">
        <w:rPr>
          <w:rFonts w:ascii="Times New Roman" w:hAnsi="Times New Roman"/>
        </w:rPr>
        <w:t>kantor</w:t>
      </w:r>
      <w:proofErr w:type="gramEnd"/>
      <w:r w:rsidRPr="0091286E">
        <w:rPr>
          <w:rFonts w:ascii="Times New Roman" w:hAnsi="Times New Roman"/>
        </w:rPr>
        <w:t xml:space="preserve"> selesai, tidak dapat menjaga konsentrasi dalam bekerja, suka tergesa-gesa dalam mengambil suatu tindakan. Hal tersebut membuat karyawan tidak langsung mengerjakan pekerjaannya, karyawan mengerjakan pekerjaan dekat dengan deadline dan membutuhkan waktu yang lama dalam pengerjaan tugas kerjanya.</w:t>
      </w:r>
    </w:p>
    <w:p w14:paraId="54A4F2FA" w14:textId="77777777" w:rsidR="0091286E" w:rsidRPr="0091286E" w:rsidRDefault="0091286E" w:rsidP="0091286E">
      <w:pPr>
        <w:spacing w:after="0" w:line="360" w:lineRule="auto"/>
        <w:ind w:firstLine="720"/>
        <w:jc w:val="both"/>
        <w:rPr>
          <w:rFonts w:ascii="Times New Roman" w:hAnsi="Times New Roman"/>
        </w:rPr>
      </w:pPr>
      <w:r w:rsidRPr="0091286E">
        <w:rPr>
          <w:rFonts w:ascii="Times New Roman" w:hAnsi="Times New Roman"/>
        </w:rPr>
        <w:t xml:space="preserve">Aspek kontrol kognitif merupakan kemampuan individu dalam mengolah informasi yang tidak diinginkan dengan cara menginterpretasikan, menilai atau menghubungkan suatu kejadian dalam suatu kerangka kognitif sebagai adaptasi psikologis atau mengurangi tekanan </w:t>
      </w:r>
      <w:r w:rsidRPr="0091286E">
        <w:rPr>
          <w:rFonts w:ascii="Times New Roman" w:hAnsi="Times New Roman"/>
          <w:lang w:val="en-ID"/>
        </w:rPr>
        <w:t>(</w:t>
      </w:r>
      <w:r w:rsidRPr="0091286E">
        <w:rPr>
          <w:rFonts w:ascii="Times New Roman" w:hAnsi="Times New Roman"/>
          <w:lang w:val="en-ID"/>
        </w:rPr>
        <w:fldChar w:fldCharType="begin" w:fldLock="1"/>
      </w:r>
      <w:r w:rsidRPr="0091286E">
        <w:rPr>
          <w:rFonts w:ascii="Times New Roman" w:hAnsi="Times New Roman"/>
          <w:lang w:val="en-ID"/>
        </w:rPr>
        <w:instrText>ADDIN CSL_CITATION {"citationItems":[{"id":"ITEM-1","itemData":{"author":[{"dropping-particle":"","family":"Ghufron","given":"M. Nur","non-dropping-particle":"","parse-names":false,"suffix":""},{"dropping-particle":"","family":"Risnawati","given":"Rini","non-dropping-particle":"","parse-names":false,"suffix":""}],"id":"ITEM-1","issued":{"date-parts":[["2012"]]},"publisher":"Ar Ruzz Media","publisher-place":"Yogyakarta","title":"Teori-teori psikologi","type":"book"},"uris":["http://www.mendeley.com/documents/?uuid=8a1f58ed-5a01-4790-ba50-863d7cdc94e8"]}],"mendeley":{"formattedCitation":"(Ghufron &amp; Risnawati, 2012)","manualFormatting":"Ghufron &amp; Risnawati, 2012)","plainTextFormattedCitation":"(Ghufron &amp; Risnawati, 2012)","previouslyFormattedCitation":"(Ghufron &amp; Risnawati, 2012)"},"properties":{"noteIndex":0},"schema":"https://github.com/citation-style-language/schema/raw/master/csl-citation.json"}</w:instrText>
      </w:r>
      <w:r w:rsidRPr="0091286E">
        <w:rPr>
          <w:rFonts w:ascii="Times New Roman" w:hAnsi="Times New Roman"/>
          <w:lang w:val="en-ID"/>
        </w:rPr>
        <w:fldChar w:fldCharType="separate"/>
      </w:r>
      <w:r w:rsidRPr="0091286E">
        <w:rPr>
          <w:rFonts w:ascii="Times New Roman" w:hAnsi="Times New Roman"/>
          <w:noProof/>
          <w:lang w:val="en-ID"/>
        </w:rPr>
        <w:t>Ghufron &amp; Risnawati, 2012)</w:t>
      </w:r>
      <w:r w:rsidRPr="0091286E">
        <w:rPr>
          <w:rFonts w:ascii="Times New Roman" w:hAnsi="Times New Roman"/>
          <w:lang w:val="en-ID"/>
        </w:rPr>
        <w:fldChar w:fldCharType="end"/>
      </w:r>
      <w:r w:rsidRPr="0091286E">
        <w:rPr>
          <w:rFonts w:ascii="Times New Roman" w:hAnsi="Times New Roman"/>
          <w:lang w:val="en-ID"/>
        </w:rPr>
        <w:t xml:space="preserve">. </w:t>
      </w:r>
      <w:r w:rsidRPr="0091286E">
        <w:rPr>
          <w:rFonts w:ascii="Times New Roman" w:hAnsi="Times New Roman"/>
        </w:rPr>
        <w:t xml:space="preserve">Seseorang yang memilki kontrol kognitif yang rendah maka akan kesulitan dalam menyusun dan mengatur perilakunya terhadap hal yang positif </w:t>
      </w:r>
      <w:r w:rsidRPr="0091286E">
        <w:rPr>
          <w:rFonts w:ascii="Times New Roman" w:hAnsi="Times New Roman"/>
          <w:lang w:val="en-ID"/>
        </w:rPr>
        <w:fldChar w:fldCharType="begin" w:fldLock="1"/>
      </w:r>
      <w:r w:rsidRPr="0091286E">
        <w:rPr>
          <w:rFonts w:ascii="Times New Roman" w:hAnsi="Times New Roman"/>
          <w:lang w:val="en-ID"/>
        </w:rPr>
        <w:instrText>ADDIN CSL_CITATION {"citationItems":[{"id":"ITEM-1","itemData":{"abstract":"The purpose of this study is to understand the self control that exists in adolescentsregarding resolution and factors. There are two factors that influence self control; namely internal factors and external factors. Internal factors with age and external factors depend on the environment. The use of this paper is to develop a theory of self control and become a reference for future researchers","author":[{"dropping-particle":"","family":"Marsela","given":"Ramadona Dwi","non-dropping-particle":"","parse-names":false,"suffix":""},{"dropping-particle":"","family":"Supriatna","given":"Mamat","non-dropping-particle":"","parse-names":false,"suffix":""}],"container-title":"Journal of Innovative Counseling","id":"ITEM-1","issue":"2","issued":{"date-parts":[["2019"]]},"page":"65-69","title":"Kontrol diri : Definisi dan faktor","type":"article-journal","volume":"3"},"uris":["http://www.mendeley.com/documents/?uuid=d0075a3a-56c0-459f-b7d8-7a6cafc450ed"]}],"mendeley":{"formattedCitation":"(Marsela &amp; Supriatna, 2019)","plainTextFormattedCitation":"(Marsela &amp; Supriatna, 2019)","previouslyFormattedCitation":"(Marsela &amp; Supriatna, 2019)"},"properties":{"noteIndex":0},"schema":"https://github.com/citation-style-language/schema/raw/master/csl-citation.json"}</w:instrText>
      </w:r>
      <w:r w:rsidRPr="0091286E">
        <w:rPr>
          <w:rFonts w:ascii="Times New Roman" w:hAnsi="Times New Roman"/>
          <w:lang w:val="en-ID"/>
        </w:rPr>
        <w:fldChar w:fldCharType="separate"/>
      </w:r>
      <w:r w:rsidRPr="0091286E">
        <w:rPr>
          <w:rFonts w:ascii="Times New Roman" w:hAnsi="Times New Roman"/>
          <w:noProof/>
          <w:lang w:val="en-ID"/>
        </w:rPr>
        <w:t>(Marsela &amp; Supriatna, 2019)</w:t>
      </w:r>
      <w:r w:rsidRPr="0091286E">
        <w:rPr>
          <w:rFonts w:ascii="Times New Roman" w:hAnsi="Times New Roman"/>
          <w:lang w:val="en-ID"/>
        </w:rPr>
        <w:fldChar w:fldCharType="end"/>
      </w:r>
      <w:r w:rsidRPr="0091286E">
        <w:rPr>
          <w:rFonts w:ascii="Times New Roman" w:hAnsi="Times New Roman"/>
          <w:lang w:val="en-ID"/>
        </w:rPr>
        <w:t xml:space="preserve">. Hal tersebut akan membuat individu memandang tugas sebagai sesuatu yang memberatkan dan tidak menyenangkan Burka dan Yuen (dalam  </w:t>
      </w:r>
      <w:r w:rsidRPr="0091286E">
        <w:rPr>
          <w:rFonts w:ascii="Times New Roman" w:hAnsi="Times New Roman"/>
          <w:lang w:val="en-ID"/>
        </w:rPr>
        <w:fldChar w:fldCharType="begin" w:fldLock="1"/>
      </w:r>
      <w:r w:rsidRPr="0091286E">
        <w:rPr>
          <w:rFonts w:ascii="Times New Roman" w:hAnsi="Times New Roman"/>
          <w:lang w:val="en-ID"/>
        </w:rPr>
        <w:instrText>ADDIN CSL_CITATION {"citationItems":[{"id":"ITEM-1","itemData":{"author":[{"dropping-particle":"","family":"Ghufron","given":"M. Nur","non-dropping-particle":"","parse-names":false,"suffix":""},{"dropping-particle":"","family":"Risnawati","given":"Rini","non-dropping-particle":"","parse-names":false,"suffix":""}],"id":"ITEM-1","issued":{"date-parts":[["2012"]]},"publisher":"Ar Ruzz Media","publisher-place":"Yogyakarta","title":"Teori-teori psikologi","type":"book"},"uris":["http://www.mendeley.com/documents/?uuid=8a1f58ed-5a01-4790-ba50-863d7cdc94e8"]}],"mendeley":{"formattedCitation":"(Ghufron &amp; Risnawati, 2012)","manualFormatting":"Ghufron &amp; Risnawati, 2012)","plainTextFormattedCitation":"(Ghufron &amp; Risnawati, 2012)","previouslyFormattedCitation":"(Ghufron &amp; Risnawati, 2012)"},"properties":{"noteIndex":0},"schema":"https://github.com/citation-style-language/schema/raw/master/csl-citation.json"}</w:instrText>
      </w:r>
      <w:r w:rsidRPr="0091286E">
        <w:rPr>
          <w:rFonts w:ascii="Times New Roman" w:hAnsi="Times New Roman"/>
          <w:lang w:val="en-ID"/>
        </w:rPr>
        <w:fldChar w:fldCharType="separate"/>
      </w:r>
      <w:r w:rsidRPr="0091286E">
        <w:rPr>
          <w:rFonts w:ascii="Times New Roman" w:hAnsi="Times New Roman"/>
          <w:noProof/>
          <w:lang w:val="en-ID"/>
        </w:rPr>
        <w:t>Ghufron &amp; Risnawati, 2012)</w:t>
      </w:r>
      <w:r w:rsidRPr="0091286E">
        <w:rPr>
          <w:rFonts w:ascii="Times New Roman" w:hAnsi="Times New Roman"/>
          <w:lang w:val="en-ID"/>
        </w:rPr>
        <w:fldChar w:fldCharType="end"/>
      </w:r>
      <w:r w:rsidRPr="0091286E">
        <w:rPr>
          <w:rFonts w:ascii="Times New Roman" w:hAnsi="Times New Roman"/>
        </w:rPr>
        <w:t>. Lebih lanjut seseorang yang merasa tidak mampu menyelesaikan tugas secara memadai dan menunda-nunda menyelesaikan tugas mencerminkan perilaku prokrastinasi (</w:t>
      </w:r>
      <w:r w:rsidRPr="0091286E">
        <w:rPr>
          <w:rFonts w:ascii="Times New Roman" w:hAnsi="Times New Roman"/>
          <w:lang w:val="en-ID"/>
        </w:rPr>
        <w:fldChar w:fldCharType="begin" w:fldLock="1"/>
      </w:r>
      <w:r w:rsidRPr="0091286E">
        <w:rPr>
          <w:rFonts w:ascii="Times New Roman" w:hAnsi="Times New Roman"/>
          <w:lang w:val="en-ID"/>
        </w:rPr>
        <w:instrText>ADDIN CSL_CITATION {"citationItems":[{"id":"ITEM-1","itemData":{"author":[{"dropping-particle":"","family":"Ghufron","given":"M. Nur","non-dropping-particle":"","parse-names":false,"suffix":""},{"dropping-particle":"","family":"Risnawati","given":"Rini","non-dropping-particle":"","parse-names":false,"suffix":""}],"id":"ITEM-1","issued":{"date-parts":[["2012"]]},"publisher":"Ar Ruzz Media","publisher-place":"Yogyakarta","title":"Teori-teori psikologi","type":"book"},"uris":["http://www.mendeley.com/documents/?uuid=8a1f58ed-5a01-4790-ba50-863d7cdc94e8"]}],"mendeley":{"formattedCitation":"(Ghufron &amp; Risnawati, 2012)","manualFormatting":"Ghufron &amp; Risnawati, 2012)","plainTextFormattedCitation":"(Ghufron &amp; Risnawati, 2012)","previouslyFormattedCitation":"(Ghufron &amp; Risnawati, 2012)"},"properties":{"noteIndex":0},"schema":"https://github.com/citation-style-language/schema/raw/master/csl-citation.json"}</w:instrText>
      </w:r>
      <w:r w:rsidRPr="0091286E">
        <w:rPr>
          <w:rFonts w:ascii="Times New Roman" w:hAnsi="Times New Roman"/>
          <w:lang w:val="en-ID"/>
        </w:rPr>
        <w:fldChar w:fldCharType="separate"/>
      </w:r>
      <w:r w:rsidRPr="0091286E">
        <w:rPr>
          <w:rFonts w:ascii="Times New Roman" w:hAnsi="Times New Roman"/>
          <w:noProof/>
          <w:lang w:val="en-ID"/>
        </w:rPr>
        <w:t>Ghufron &amp; Risnawati, 2012)</w:t>
      </w:r>
      <w:r w:rsidRPr="0091286E">
        <w:rPr>
          <w:rFonts w:ascii="Times New Roman" w:hAnsi="Times New Roman"/>
          <w:lang w:val="en-ID"/>
        </w:rPr>
        <w:fldChar w:fldCharType="end"/>
      </w:r>
      <w:r w:rsidRPr="0091286E">
        <w:rPr>
          <w:rFonts w:ascii="Times New Roman" w:hAnsi="Times New Roman"/>
          <w:lang w:val="en-ID"/>
        </w:rPr>
        <w:t>.</w:t>
      </w:r>
      <w:r w:rsidRPr="0091286E">
        <w:rPr>
          <w:rFonts w:ascii="Times New Roman" w:hAnsi="Times New Roman"/>
        </w:rPr>
        <w:t xml:space="preserve"> Hal ini didukung hasil lapangan yang menunjukkan bahwa karyawan sering terlambat dalam mengumpulkan tugas, karyawan tidak yakin dapat menyelesaikan pekerjaannya dengan baik dan tidak optimis dalam menyelesaikan tugas tepat waktu. Hal ini berdampak membuat karyawan kerap melanggar target pengumpulan tugas yang ditetapkan </w:t>
      </w:r>
      <w:proofErr w:type="gramStart"/>
      <w:r w:rsidRPr="0091286E">
        <w:rPr>
          <w:rFonts w:ascii="Times New Roman" w:hAnsi="Times New Roman"/>
        </w:rPr>
        <w:t>kantor</w:t>
      </w:r>
      <w:proofErr w:type="gramEnd"/>
      <w:r w:rsidRPr="0091286E">
        <w:rPr>
          <w:rFonts w:ascii="Times New Roman" w:hAnsi="Times New Roman"/>
        </w:rPr>
        <w:t>, karyawan mendapatkan kesulitan dalam menyelesaiakn pekerjaan kantor dan karyawan sering melewati batas waktu yang sudah di tentukan dalam pengumpulan tugas.</w:t>
      </w:r>
    </w:p>
    <w:p w14:paraId="02D9D13D" w14:textId="426FE96A" w:rsidR="005E61DE" w:rsidRPr="0091286E" w:rsidRDefault="0091286E" w:rsidP="0091286E">
      <w:pPr>
        <w:spacing w:after="0" w:line="360" w:lineRule="auto"/>
        <w:ind w:firstLine="720"/>
        <w:jc w:val="both"/>
        <w:rPr>
          <w:rFonts w:ascii="Times New Roman" w:hAnsi="Times New Roman"/>
        </w:rPr>
      </w:pPr>
      <w:r w:rsidRPr="0091286E">
        <w:rPr>
          <w:rFonts w:ascii="Times New Roman" w:hAnsi="Times New Roman"/>
        </w:rPr>
        <w:t>Aspek mengontrol keputusan merupakan kemampuan individu untuk memilih hasil atau suatu tindakan berdasarkan pada sesuatu yang diyakini atau disetujuinya (</w:t>
      </w:r>
      <w:r w:rsidRPr="0091286E">
        <w:rPr>
          <w:rFonts w:ascii="Times New Roman" w:hAnsi="Times New Roman"/>
          <w:lang w:val="en-ID"/>
        </w:rPr>
        <w:fldChar w:fldCharType="begin" w:fldLock="1"/>
      </w:r>
      <w:r w:rsidRPr="0091286E">
        <w:rPr>
          <w:rFonts w:ascii="Times New Roman" w:hAnsi="Times New Roman"/>
          <w:lang w:val="en-ID"/>
        </w:rPr>
        <w:instrText>ADDIN CSL_CITATION {"citationItems":[{"id":"ITEM-1","itemData":{"author":[{"dropping-particle":"","family":"Ghufron","given":"M. Nur","non-dropping-particle":"","parse-names":false,"suffix":""},{"dropping-particle":"","family":"Risnawati","given":"Rini","non-dropping-particle":"","parse-names":false,"suffix":""}],"id":"ITEM-1","issued":{"date-parts":[["2012"]]},"publisher":"Ar Ruzz Media","publisher-place":"Yogyakarta","title":"Teori-teori psikologi","type":"book"},"uris":["http://www.mendeley.com/documents/?uuid=8a1f58ed-5a01-4790-ba50-863d7cdc94e8"]}],"mendeley":{"formattedCitation":"(Ghufron &amp; Risnawati, 2012)","manualFormatting":"Ghufron &amp; Risnawati, 2012)","plainTextFormattedCitation":"(Ghufron &amp; Risnawati, 2012)","previouslyFormattedCitation":"(Ghufron &amp; Risnawati, 2012)"},"properties":{"noteIndex":0},"schema":"https://github.com/citation-style-language/schema/raw/master/csl-citation.json"}</w:instrText>
      </w:r>
      <w:r w:rsidRPr="0091286E">
        <w:rPr>
          <w:rFonts w:ascii="Times New Roman" w:hAnsi="Times New Roman"/>
          <w:lang w:val="en-ID"/>
        </w:rPr>
        <w:fldChar w:fldCharType="separate"/>
      </w:r>
      <w:r w:rsidRPr="0091286E">
        <w:rPr>
          <w:rFonts w:ascii="Times New Roman" w:hAnsi="Times New Roman"/>
          <w:noProof/>
          <w:lang w:val="en-ID"/>
        </w:rPr>
        <w:t>Ghufron &amp; Risnawati, 2012)</w:t>
      </w:r>
      <w:r w:rsidRPr="0091286E">
        <w:rPr>
          <w:rFonts w:ascii="Times New Roman" w:hAnsi="Times New Roman"/>
          <w:lang w:val="en-ID"/>
        </w:rPr>
        <w:fldChar w:fldCharType="end"/>
      </w:r>
      <w:r w:rsidRPr="0091286E">
        <w:rPr>
          <w:rFonts w:ascii="Times New Roman" w:hAnsi="Times New Roman"/>
          <w:lang w:val="en-ID"/>
        </w:rPr>
        <w:t>. I</w:t>
      </w:r>
      <w:r w:rsidRPr="0091286E">
        <w:rPr>
          <w:rFonts w:ascii="Times New Roman" w:hAnsi="Times New Roman"/>
        </w:rPr>
        <w:t xml:space="preserve">ndividu yang memiliki kemampuan mengambil keputusan rendah, maka individu tersebut tidak dapat menyelesaikan pekerjaan tepat waktu Averill (dalam </w:t>
      </w:r>
      <w:r w:rsidRPr="0091286E">
        <w:rPr>
          <w:rFonts w:ascii="Times New Roman" w:hAnsi="Times New Roman"/>
        </w:rPr>
        <w:fldChar w:fldCharType="begin" w:fldLock="1"/>
      </w:r>
      <w:r w:rsidRPr="0091286E">
        <w:rPr>
          <w:rFonts w:ascii="Times New Roman" w:hAnsi="Times New Roman"/>
        </w:rPr>
        <w:instrText>ADDIN CSL_CITATION {"citationItems":[{"id":"ITEM-1","itemData":{"ISSN":"2085-8655","abstract":"This study aims to examine the relationship between self-control with procrastination in finishing the final project on college students. In this study the subjects of research is the student at Universitas Muria Kudus, with a purposive sampling. That is based on a characteristics are students at the Universitas Muria Kudus who already took a final project at least two semesters and take the active study period more than 8 semesters. Results of analysis of data obtained from both the correlation coefficient rxy = 0.401 with a p = 0.000 (p &lt;0.01) this means there is a very significant negative relationship between self-control with procrastination in completing the final project on student at Universitas Muria Kudus. Effective contribution of self-control variables on procrastination in finishing the final project are 16.08%. Keywords: self control and procrastination in finisihing the final projec.","author":[{"dropping-particle":"","family":"Aini","given":"Aliya Noor","non-dropping-particle":"","parse-names":false,"suffix":""},{"dropping-particle":"","family":"Mahardayani","given":"Iranita Hervi","non-dropping-particle":"","parse-names":false,"suffix":""}],"container-title":"Jurnal Psikologi Pitutur","id":"ITEM-1","issue":"2","issued":{"date-parts":[["2011"]]},"page":"65-71","title":"Hubungan antara kontrol diri dengan prokrastinasi dalam menyelesaikan skripsi pada mahasiswa Universitas Muria Kudus","type":"article-journal","volume":"1"},"uris":["http://www.mendeley.com/documents/?uuid=0489edb7-41f1-4808-9784-fa7007763893"]}],"mendeley":{"formattedCitation":"(Aini &amp; Mahardayani, 2011)","manualFormatting":"Aini &amp; Mahardayani, 2011)","plainTextFormattedCitation":"(Aini &amp; Mahardayani, 2011)","previouslyFormattedCitation":"(Aini &amp; Mahardayani, 2011)"},"properties":{"noteIndex":0},"schema":"https://github.com/citation-style-language/schema/raw/master/csl-citation.json"}</w:instrText>
      </w:r>
      <w:r w:rsidRPr="0091286E">
        <w:rPr>
          <w:rFonts w:ascii="Times New Roman" w:hAnsi="Times New Roman"/>
        </w:rPr>
        <w:fldChar w:fldCharType="separate"/>
      </w:r>
      <w:r w:rsidRPr="0091286E">
        <w:rPr>
          <w:rFonts w:ascii="Times New Roman" w:hAnsi="Times New Roman"/>
          <w:noProof/>
        </w:rPr>
        <w:t>Aini &amp; Mahardayani, 2011)</w:t>
      </w:r>
      <w:r w:rsidRPr="0091286E">
        <w:rPr>
          <w:rFonts w:ascii="Times New Roman" w:hAnsi="Times New Roman"/>
        </w:rPr>
        <w:fldChar w:fldCharType="end"/>
      </w:r>
      <w:r w:rsidRPr="0091286E">
        <w:rPr>
          <w:rFonts w:ascii="Times New Roman" w:hAnsi="Times New Roman"/>
        </w:rPr>
        <w:t>. Seseorang yang melakukan penundaan dalam memulai mengerjakan tugas ataupun penundaan dalam menyelesaiakan tugas secara tuntas yang sebelumnya sudah di kerjakan menunjukan individu tersebut melakukan prokrastinasi (</w:t>
      </w:r>
      <w:r w:rsidRPr="0091286E">
        <w:rPr>
          <w:rFonts w:ascii="Times New Roman" w:hAnsi="Times New Roman"/>
          <w:lang w:val="en-ID"/>
        </w:rPr>
        <w:fldChar w:fldCharType="begin" w:fldLock="1"/>
      </w:r>
      <w:r w:rsidRPr="0091286E">
        <w:rPr>
          <w:rFonts w:ascii="Times New Roman" w:hAnsi="Times New Roman"/>
          <w:lang w:val="en-ID"/>
        </w:rPr>
        <w:instrText>ADDIN CSL_CITATION {"citationItems":[{"id":"ITEM-1","itemData":{"author":[{"dropping-particle":"","family":"Ghufron","given":"M. Nur","non-dropping-particle":"","parse-names":false,"suffix":""},{"dropping-particle":"","family":"Risnawati","given":"Rini","non-dropping-particle":"","parse-names":false,"suffix":""}],"id":"ITEM-1","issued":{"date-parts":[["2012"]]},"publisher":"Ar Ruzz Media","publisher-place":"Yogyakarta","title":"Teori-teori psikologi","type":"book"},"uris":["http://www.mendeley.com/documents/?uuid=8a1f58ed-5a01-4790-ba50-863d7cdc94e8"]}],"mendeley":{"formattedCitation":"(Ghufron &amp; Risnawati, 2012)","manualFormatting":"Ghufron &amp; Risnawati, 2012)","plainTextFormattedCitation":"(Ghufron &amp; Risnawati, 2012)","previouslyFormattedCitation":"(Ghufron &amp; Risnawati, 2012)"},"properties":{"noteIndex":0},"schema":"https://github.com/citation-style-language/schema/raw/master/csl-citation.json"}</w:instrText>
      </w:r>
      <w:r w:rsidRPr="0091286E">
        <w:rPr>
          <w:rFonts w:ascii="Times New Roman" w:hAnsi="Times New Roman"/>
          <w:lang w:val="en-ID"/>
        </w:rPr>
        <w:fldChar w:fldCharType="separate"/>
      </w:r>
      <w:r w:rsidRPr="0091286E">
        <w:rPr>
          <w:rFonts w:ascii="Times New Roman" w:hAnsi="Times New Roman"/>
          <w:noProof/>
          <w:lang w:val="en-ID"/>
        </w:rPr>
        <w:t>Ghufron &amp; Risnawati, 2012)</w:t>
      </w:r>
      <w:r w:rsidRPr="0091286E">
        <w:rPr>
          <w:rFonts w:ascii="Times New Roman" w:hAnsi="Times New Roman"/>
          <w:lang w:val="en-ID"/>
        </w:rPr>
        <w:fldChar w:fldCharType="end"/>
      </w:r>
      <w:r w:rsidRPr="0091286E">
        <w:rPr>
          <w:rFonts w:ascii="Times New Roman" w:hAnsi="Times New Roman"/>
          <w:lang w:val="en-ID"/>
        </w:rPr>
        <w:t xml:space="preserve">. </w:t>
      </w:r>
      <w:r w:rsidRPr="0091286E">
        <w:rPr>
          <w:rFonts w:ascii="Times New Roman" w:hAnsi="Times New Roman"/>
        </w:rPr>
        <w:t xml:space="preserve">Hal ini didukung hasil lapangan yang menunjukkan bahwa karyawan tidak bisa menolak ajakan teman untuk pergi sebelum pekerjaan selesai, karyawan tidak segera menyelesaikan pekerjaan karna asik mengobrol dengan teman dan tidak memikirkan sesuatu yang </w:t>
      </w:r>
      <w:proofErr w:type="gramStart"/>
      <w:r w:rsidRPr="0091286E">
        <w:rPr>
          <w:rFonts w:ascii="Times New Roman" w:hAnsi="Times New Roman"/>
        </w:rPr>
        <w:t>akan</w:t>
      </w:r>
      <w:proofErr w:type="gramEnd"/>
      <w:r w:rsidRPr="0091286E">
        <w:rPr>
          <w:rFonts w:ascii="Times New Roman" w:hAnsi="Times New Roman"/>
        </w:rPr>
        <w:t xml:space="preserve"> dilakukan terlebih dahulu. Hal tersebut membuat karyawan membahas hal yang lain saat bekerja, karyawan lebih memilih pergi dengan rekan kerja dan kerap meleset dalam memprediksi kapan suatu pekerjaan dapat terselesaikan.</w:t>
      </w:r>
    </w:p>
    <w:p w14:paraId="38C4F9F0" w14:textId="77777777" w:rsidR="00106086" w:rsidRPr="00091240" w:rsidRDefault="00106086" w:rsidP="005E61DE">
      <w:pPr>
        <w:pStyle w:val="msolistparagraph0"/>
        <w:spacing w:after="0" w:line="360" w:lineRule="auto"/>
        <w:ind w:left="0"/>
        <w:jc w:val="both"/>
        <w:rPr>
          <w:rFonts w:ascii="Times New Roman" w:hAnsi="Times New Roman" w:hint="default"/>
          <w:bCs/>
          <w:lang w:val="id-ID"/>
        </w:rPr>
      </w:pPr>
    </w:p>
    <w:p w14:paraId="77B53D42" w14:textId="77777777" w:rsidR="00C02E3D" w:rsidRPr="00091240" w:rsidRDefault="00C02E3D" w:rsidP="00106086">
      <w:pPr>
        <w:spacing w:after="0" w:line="360" w:lineRule="auto"/>
        <w:contextualSpacing/>
        <w:rPr>
          <w:rFonts w:ascii="Times New Roman" w:hAnsi="Times New Roman"/>
          <w:b/>
        </w:rPr>
      </w:pPr>
      <w:r w:rsidRPr="00091240">
        <w:rPr>
          <w:rFonts w:ascii="Times New Roman" w:hAnsi="Times New Roman"/>
          <w:b/>
        </w:rPr>
        <w:t>KESIMPULAN</w:t>
      </w:r>
    </w:p>
    <w:p w14:paraId="06DE540D" w14:textId="77777777" w:rsidR="00BF3DA3" w:rsidRPr="00BF3DA3" w:rsidRDefault="00BF3DA3" w:rsidP="00BF3DA3">
      <w:pPr>
        <w:pStyle w:val="ListParagraph"/>
        <w:spacing w:after="0" w:line="360" w:lineRule="auto"/>
        <w:ind w:left="0" w:firstLine="708"/>
        <w:jc w:val="both"/>
        <w:rPr>
          <w:rFonts w:ascii="Times New Roman" w:hAnsi="Times New Roman" w:cs="Times New Roman"/>
        </w:rPr>
      </w:pPr>
      <w:r w:rsidRPr="00BF3DA3">
        <w:rPr>
          <w:rFonts w:ascii="Times New Roman" w:hAnsi="Times New Roman" w:cs="Times New Roman"/>
        </w:rPr>
        <w:t xml:space="preserve">Hasil analisis korelasi </w:t>
      </w:r>
      <w:r w:rsidRPr="00BF3DA3">
        <w:rPr>
          <w:rFonts w:ascii="Times New Roman" w:hAnsi="Times New Roman" w:cs="Times New Roman"/>
          <w:i/>
        </w:rPr>
        <w:t>product moment</w:t>
      </w:r>
      <w:r w:rsidRPr="00BF3DA3">
        <w:rPr>
          <w:rFonts w:ascii="Times New Roman" w:hAnsi="Times New Roman" w:cs="Times New Roman"/>
        </w:rPr>
        <w:t xml:space="preserve"> (</w:t>
      </w:r>
      <w:r w:rsidRPr="00BF3DA3">
        <w:rPr>
          <w:rFonts w:ascii="Times New Roman" w:hAnsi="Times New Roman" w:cs="Times New Roman"/>
          <w:i/>
        </w:rPr>
        <w:t>pearson correlation</w:t>
      </w:r>
      <w:r w:rsidRPr="00BF3DA3">
        <w:rPr>
          <w:rFonts w:ascii="Times New Roman" w:hAnsi="Times New Roman" w:cs="Times New Roman"/>
        </w:rPr>
        <w:t>) diperoleh koefisien korelasi (rxy) sebesar -849  p = 0.000 (p &lt; 0,05). Hal ini menunjukkan bahwa terdapat hubungan positif yang signifikan antara kontrol diri dengan prokrastinasi kerja pada Pegawai Negeri Sipil Dinas X</w:t>
      </w:r>
      <w:r w:rsidRPr="00BF3DA3">
        <w:rPr>
          <w:rFonts w:ascii="Times New Roman" w:hAnsi="Times New Roman" w:cs="Times New Roman"/>
          <w:i/>
        </w:rPr>
        <w:t xml:space="preserve"> </w:t>
      </w:r>
      <w:r w:rsidRPr="00BF3DA3">
        <w:rPr>
          <w:rFonts w:ascii="Times New Roman" w:hAnsi="Times New Roman" w:cs="Times New Roman"/>
        </w:rPr>
        <w:t>di Yogyakarta</w:t>
      </w:r>
      <w:r w:rsidRPr="00BF3DA3">
        <w:rPr>
          <w:rFonts w:ascii="Times New Roman" w:hAnsi="Times New Roman" w:cs="Times New Roman"/>
          <w:lang w:val="en-ID"/>
        </w:rPr>
        <w:t xml:space="preserve">. </w:t>
      </w:r>
      <w:r w:rsidRPr="00BF3DA3">
        <w:rPr>
          <w:rFonts w:ascii="Times New Roman" w:hAnsi="Times New Roman" w:cs="Times New Roman"/>
        </w:rPr>
        <w:t xml:space="preserve">Artinya semakin </w:t>
      </w:r>
      <w:r w:rsidRPr="00BF3DA3">
        <w:rPr>
          <w:rFonts w:ascii="Times New Roman" w:hAnsi="Times New Roman" w:cs="Times New Roman"/>
          <w:lang w:val="en-ID"/>
        </w:rPr>
        <w:t xml:space="preserve">tinggi </w:t>
      </w:r>
      <w:r w:rsidRPr="00BF3DA3">
        <w:rPr>
          <w:rFonts w:ascii="Times New Roman" w:hAnsi="Times New Roman" w:cs="Times New Roman"/>
        </w:rPr>
        <w:t xml:space="preserve">kontrol diri maka semakin rendah prokrastinasi kerja pada Pegawai Negeri Sipil Dinas X di Yogyakarta. Sebaliknya, jika semakin </w:t>
      </w:r>
      <w:r w:rsidRPr="00BF3DA3">
        <w:rPr>
          <w:rFonts w:ascii="Times New Roman" w:hAnsi="Times New Roman" w:cs="Times New Roman"/>
          <w:lang w:val="en-ID"/>
        </w:rPr>
        <w:t xml:space="preserve">rendah </w:t>
      </w:r>
      <w:r w:rsidRPr="00BF3DA3">
        <w:rPr>
          <w:rFonts w:ascii="Times New Roman" w:hAnsi="Times New Roman" w:cs="Times New Roman"/>
        </w:rPr>
        <w:t>kontrol diri maka semakin tingga prokrastinasi kerja pada Pegawai Negeri Sipil Dinas X di Yogyakarta.</w:t>
      </w:r>
    </w:p>
    <w:p w14:paraId="1A4B1BD1" w14:textId="77777777" w:rsidR="00BF3DA3" w:rsidRPr="00BF3DA3" w:rsidRDefault="00BF3DA3" w:rsidP="00BF3DA3">
      <w:pPr>
        <w:pStyle w:val="ListParagraph"/>
        <w:spacing w:after="0" w:line="360" w:lineRule="auto"/>
        <w:ind w:left="0" w:firstLine="708"/>
        <w:jc w:val="both"/>
        <w:rPr>
          <w:rFonts w:ascii="Times New Roman" w:hAnsi="Times New Roman" w:cs="Times New Roman"/>
        </w:rPr>
      </w:pPr>
      <w:r w:rsidRPr="00BF3DA3">
        <w:rPr>
          <w:rFonts w:ascii="Times New Roman" w:hAnsi="Times New Roman" w:cs="Times New Roman"/>
        </w:rPr>
        <w:t xml:space="preserve">Sedangkan dari hasil kategorisasi dapat diketahui bahwa sebagian besar Pegawai Negeri Sipil Dinas X di Yogyakarta memiliki kontrol diri yang rendah  dengan presentase subjek 46,5% dan prokrastinasi kerja yang tinggi dengan presentase subjek 51,1%. </w:t>
      </w:r>
      <w:r w:rsidRPr="00BF3DA3">
        <w:rPr>
          <w:rFonts w:ascii="Times New Roman" w:hAnsi="Times New Roman" w:cs="Times New Roman"/>
          <w:lang w:val="en-ID"/>
        </w:rPr>
        <w:t xml:space="preserve">Hasil </w:t>
      </w:r>
      <w:r w:rsidRPr="00BF3DA3">
        <w:rPr>
          <w:rFonts w:ascii="Times New Roman" w:hAnsi="Times New Roman" w:cs="Times New Roman"/>
        </w:rPr>
        <w:t xml:space="preserve">penelitian ini juga menunjukkan koefesien determinasi (R²) yang diperoleh dalam penelitian ini sebesar </w:t>
      </w:r>
      <w:r w:rsidRPr="00BF3DA3">
        <w:rPr>
          <w:rFonts w:ascii="Times New Roman" w:hAnsi="Times New Roman" w:cs="Times New Roman"/>
          <w:lang w:val="en-ID"/>
        </w:rPr>
        <w:t>0</w:t>
      </w:r>
      <w:r w:rsidRPr="00BF3DA3">
        <w:rPr>
          <w:rFonts w:ascii="Times New Roman" w:hAnsi="Times New Roman" w:cs="Times New Roman"/>
        </w:rPr>
        <w:t xml:space="preserve">.721, hal tersebut menunjukkan bahwa variabel kontrol diri memberikan sumbangan efektif sebesar 72,1% terhadap variabel </w:t>
      </w:r>
      <w:r w:rsidRPr="00BF3DA3">
        <w:rPr>
          <w:rFonts w:ascii="Times New Roman" w:hAnsi="Times New Roman" w:cs="Times New Roman"/>
          <w:iCs/>
        </w:rPr>
        <w:t xml:space="preserve">prokrastinasi kerja </w:t>
      </w:r>
      <w:r w:rsidRPr="00BF3DA3">
        <w:rPr>
          <w:rFonts w:ascii="Times New Roman" w:hAnsi="Times New Roman" w:cs="Times New Roman"/>
        </w:rPr>
        <w:t xml:space="preserve">dan sisanya 27,9% dipengaruhi oleh faktor-faktor lainnya yang tidak diteliti dalam penelitian ini seperti </w:t>
      </w:r>
      <w:r w:rsidRPr="00BF3DA3">
        <w:rPr>
          <w:rFonts w:ascii="Times New Roman" w:hAnsi="Times New Roman" w:cs="Times New Roman"/>
          <w:lang w:val="en-ID"/>
        </w:rPr>
        <w:t xml:space="preserve">faktor eksternal, manajemen waktu, </w:t>
      </w:r>
      <w:r w:rsidRPr="00BF3DA3">
        <w:rPr>
          <w:rFonts w:ascii="Times New Roman" w:hAnsi="Times New Roman" w:cs="Times New Roman"/>
        </w:rPr>
        <w:t>ketidak mampuan untuk berkonsentrasi dan kesadaran yang rendah, ketakukan dan kecemasan terkait dengan kegagalan seseorang dan kurang yakin terhadap kemampuan.</w:t>
      </w:r>
    </w:p>
    <w:p w14:paraId="23E64E3D" w14:textId="77777777" w:rsidR="00106086" w:rsidRPr="00091240" w:rsidRDefault="00106086" w:rsidP="00FD5E11">
      <w:pPr>
        <w:pStyle w:val="ListParagraph"/>
        <w:spacing w:after="0" w:line="360" w:lineRule="auto"/>
        <w:ind w:left="0"/>
        <w:jc w:val="both"/>
        <w:rPr>
          <w:rFonts w:ascii="Times New Roman" w:hAnsi="Times New Roman" w:cs="Times New Roman"/>
          <w:b/>
          <w:iCs/>
        </w:rPr>
      </w:pPr>
    </w:p>
    <w:p w14:paraId="555449F5" w14:textId="77777777" w:rsidR="00FD5E11" w:rsidRPr="00091240" w:rsidRDefault="00FD5E11" w:rsidP="00FD5E11">
      <w:pPr>
        <w:pStyle w:val="ListParagraph"/>
        <w:spacing w:after="0" w:line="360" w:lineRule="auto"/>
        <w:ind w:left="0"/>
        <w:jc w:val="both"/>
        <w:rPr>
          <w:rFonts w:ascii="Times New Roman" w:hAnsi="Times New Roman" w:cs="Times New Roman"/>
          <w:b/>
          <w:iCs/>
          <w:lang w:val="en-US"/>
        </w:rPr>
      </w:pPr>
      <w:r w:rsidRPr="00091240">
        <w:rPr>
          <w:rFonts w:ascii="Times New Roman" w:hAnsi="Times New Roman" w:cs="Times New Roman"/>
          <w:b/>
          <w:iCs/>
          <w:lang w:val="en-US"/>
        </w:rPr>
        <w:t>SARAN</w:t>
      </w:r>
    </w:p>
    <w:p w14:paraId="79B8666C" w14:textId="77777777" w:rsidR="00BF3DA3" w:rsidRPr="00BF3DA3" w:rsidRDefault="00BF3DA3" w:rsidP="00BF3DA3">
      <w:pPr>
        <w:spacing w:after="0" w:line="360" w:lineRule="auto"/>
        <w:ind w:firstLine="1134"/>
        <w:jc w:val="both"/>
        <w:rPr>
          <w:rFonts w:ascii="Times New Roman" w:hAnsi="Times New Roman"/>
        </w:rPr>
      </w:pPr>
      <w:r w:rsidRPr="00BF3DA3">
        <w:rPr>
          <w:rFonts w:ascii="Times New Roman" w:hAnsi="Times New Roman"/>
        </w:rPr>
        <w:t xml:space="preserve">Berdasarkan hasil penelitian ini, maka saran yang dapat diberikan sebagai </w:t>
      </w:r>
      <w:proofErr w:type="gramStart"/>
      <w:r w:rsidRPr="00BF3DA3">
        <w:rPr>
          <w:rFonts w:ascii="Times New Roman" w:hAnsi="Times New Roman"/>
        </w:rPr>
        <w:t>berikut :</w:t>
      </w:r>
      <w:proofErr w:type="gramEnd"/>
      <w:r w:rsidRPr="00BF3DA3">
        <w:rPr>
          <w:rFonts w:ascii="Times New Roman" w:hAnsi="Times New Roman"/>
        </w:rPr>
        <w:t xml:space="preserve"> </w:t>
      </w:r>
    </w:p>
    <w:p w14:paraId="323E48E7" w14:textId="77777777" w:rsidR="00BF3DA3" w:rsidRPr="00BF3DA3" w:rsidRDefault="00BF3DA3" w:rsidP="00BF3DA3">
      <w:pPr>
        <w:pStyle w:val="ListParagraph"/>
        <w:numPr>
          <w:ilvl w:val="0"/>
          <w:numId w:val="2"/>
        </w:numPr>
        <w:spacing w:after="0" w:line="360" w:lineRule="auto"/>
        <w:ind w:left="426" w:hanging="426"/>
        <w:jc w:val="both"/>
        <w:rPr>
          <w:rFonts w:ascii="Times New Roman" w:hAnsi="Times New Roman" w:cs="Times New Roman"/>
        </w:rPr>
      </w:pPr>
      <w:r w:rsidRPr="00BF3DA3">
        <w:rPr>
          <w:rFonts w:ascii="Times New Roman" w:hAnsi="Times New Roman" w:cs="Times New Roman"/>
        </w:rPr>
        <w:t>Bagi subjek</w:t>
      </w:r>
    </w:p>
    <w:p w14:paraId="1A7F8F93" w14:textId="77777777" w:rsidR="00BF3DA3" w:rsidRPr="00BF3DA3" w:rsidRDefault="00BF3DA3" w:rsidP="00BF3DA3">
      <w:pPr>
        <w:pStyle w:val="ListParagraph"/>
        <w:spacing w:after="0" w:line="360" w:lineRule="auto"/>
        <w:ind w:left="426"/>
        <w:jc w:val="both"/>
        <w:rPr>
          <w:rFonts w:ascii="Times New Roman" w:hAnsi="Times New Roman" w:cs="Times New Roman"/>
        </w:rPr>
      </w:pPr>
      <w:r w:rsidRPr="00BF3DA3">
        <w:rPr>
          <w:rFonts w:ascii="Times New Roman" w:hAnsi="Times New Roman" w:cs="Times New Roman"/>
        </w:rPr>
        <w:t>Bagi subjek, penelitian ini diharapkan dapat menumbuhkan keasadaran subjek</w:t>
      </w:r>
      <w:r w:rsidRPr="00BF3DA3">
        <w:rPr>
          <w:rFonts w:ascii="Times New Roman" w:hAnsi="Times New Roman" w:cs="Times New Roman"/>
          <w:i/>
        </w:rPr>
        <w:t xml:space="preserve"> </w:t>
      </w:r>
      <w:r w:rsidRPr="00BF3DA3">
        <w:rPr>
          <w:rFonts w:ascii="Times New Roman" w:hAnsi="Times New Roman" w:cs="Times New Roman"/>
        </w:rPr>
        <w:t>akan pentingnya kontrol diri untuk mengurangi prokrastinasi kerja dalam lingkungan pekerjaan. Hal tersebut sangat penting untuk kemajuan dan ketertiban dalam bekerja dan juga untuk kemajuan serta perkembangan diri pribadi. Selanjutnya untuk bisa mengurangi tindakan prokrastinasi kerja, disarankan untuk lebih meningkatkan kontrol perilaku, kontrol kognitif dan mengontrol keputusan.</w:t>
      </w:r>
    </w:p>
    <w:p w14:paraId="2AB3C316" w14:textId="77777777" w:rsidR="00BF3DA3" w:rsidRPr="00BF3DA3" w:rsidRDefault="00BF3DA3" w:rsidP="00BF3DA3">
      <w:pPr>
        <w:pStyle w:val="ListParagraph"/>
        <w:numPr>
          <w:ilvl w:val="0"/>
          <w:numId w:val="2"/>
        </w:numPr>
        <w:spacing w:after="0" w:line="360" w:lineRule="auto"/>
        <w:jc w:val="both"/>
        <w:rPr>
          <w:rFonts w:ascii="Times New Roman" w:hAnsi="Times New Roman" w:cs="Times New Roman"/>
        </w:rPr>
      </w:pPr>
      <w:r w:rsidRPr="00BF3DA3">
        <w:rPr>
          <w:rFonts w:ascii="Times New Roman" w:hAnsi="Times New Roman" w:cs="Times New Roman"/>
        </w:rPr>
        <w:t>Bagi Dinas</w:t>
      </w:r>
    </w:p>
    <w:p w14:paraId="4D4FDDCF" w14:textId="77777777" w:rsidR="00BF3DA3" w:rsidRPr="00BF3DA3" w:rsidRDefault="00BF3DA3" w:rsidP="00BF3DA3">
      <w:pPr>
        <w:pStyle w:val="ListParagraph"/>
        <w:spacing w:after="0" w:line="360" w:lineRule="auto"/>
        <w:ind w:left="360"/>
        <w:jc w:val="both"/>
        <w:rPr>
          <w:rFonts w:ascii="Times New Roman" w:hAnsi="Times New Roman" w:cs="Times New Roman"/>
        </w:rPr>
      </w:pPr>
      <w:r w:rsidRPr="00BF3DA3">
        <w:rPr>
          <w:rFonts w:ascii="Times New Roman" w:hAnsi="Times New Roman" w:cs="Times New Roman"/>
        </w:rPr>
        <w:t>Bagi pihak dinas diharapkan dapat lebih meningkatkan kedisiplinan pegawai saat bekerja agar dapat mengurangi tindakan prokrastinasi di lingkungan kerja serta bisa meningkatkan kualitas subjek yang bekerja di dinas tersebut.</w:t>
      </w:r>
    </w:p>
    <w:p w14:paraId="0BFD3E98" w14:textId="77777777" w:rsidR="00BF3DA3" w:rsidRPr="00BF3DA3" w:rsidRDefault="00BF3DA3" w:rsidP="00BF3DA3">
      <w:pPr>
        <w:pStyle w:val="ListParagraph"/>
        <w:numPr>
          <w:ilvl w:val="0"/>
          <w:numId w:val="2"/>
        </w:numPr>
        <w:spacing w:after="0" w:line="360" w:lineRule="auto"/>
        <w:jc w:val="both"/>
        <w:rPr>
          <w:rFonts w:ascii="Times New Roman" w:hAnsi="Times New Roman" w:cs="Times New Roman"/>
        </w:rPr>
      </w:pPr>
      <w:r w:rsidRPr="00BF3DA3">
        <w:rPr>
          <w:rFonts w:ascii="Times New Roman" w:hAnsi="Times New Roman" w:cs="Times New Roman"/>
        </w:rPr>
        <w:t>Bagi peneliti selanjutnya</w:t>
      </w:r>
    </w:p>
    <w:p w14:paraId="0D571262" w14:textId="77777777" w:rsidR="00BF3DA3" w:rsidRPr="00BF3DA3" w:rsidRDefault="00BF3DA3" w:rsidP="00BF3DA3">
      <w:pPr>
        <w:pStyle w:val="ListParagraph"/>
        <w:spacing w:after="0" w:line="360" w:lineRule="auto"/>
        <w:ind w:left="360"/>
        <w:jc w:val="both"/>
        <w:rPr>
          <w:rFonts w:ascii="Times New Roman" w:hAnsi="Times New Roman" w:cs="Times New Roman"/>
        </w:rPr>
      </w:pPr>
      <w:r w:rsidRPr="00BF3DA3">
        <w:rPr>
          <w:rFonts w:ascii="Times New Roman" w:hAnsi="Times New Roman" w:cs="Times New Roman"/>
        </w:rPr>
        <w:t xml:space="preserve">Bagi peneliti selanjutnya diharapkan dapat meneliti dengan mempertimbangkan faktor-faktor lainnya yang tidak diteliti dalam penelitian ini sepeti faktor eksternal, </w:t>
      </w:r>
      <w:r w:rsidRPr="00BF3DA3">
        <w:rPr>
          <w:rFonts w:ascii="Times New Roman" w:hAnsi="Times New Roman" w:cs="Times New Roman"/>
          <w:lang w:val="en-ID"/>
        </w:rPr>
        <w:t xml:space="preserve">manajemen waktu, </w:t>
      </w:r>
      <w:r w:rsidRPr="00BF3DA3">
        <w:rPr>
          <w:rFonts w:ascii="Times New Roman" w:hAnsi="Times New Roman" w:cs="Times New Roman"/>
        </w:rPr>
        <w:t xml:space="preserve">ketidak mampuan untuk berkonsentrasi dan kesadaran yang rendah, ketakukan dan kecemasan terkait dengan kegagalan seseorang dan kurang yakin terhadap kemampuan. </w:t>
      </w:r>
    </w:p>
    <w:p w14:paraId="761BB9B1" w14:textId="77777777" w:rsidR="00BF3DA3" w:rsidRDefault="00BF3DA3" w:rsidP="00507CCF">
      <w:pPr>
        <w:pStyle w:val="ListParagraph"/>
        <w:spacing w:after="0" w:line="360" w:lineRule="auto"/>
        <w:ind w:left="0"/>
        <w:jc w:val="both"/>
        <w:rPr>
          <w:rFonts w:ascii="Times New Roman" w:hAnsi="Times New Roman"/>
          <w:b/>
          <w:bCs/>
          <w:color w:val="000000" w:themeColor="text1"/>
        </w:rPr>
      </w:pPr>
    </w:p>
    <w:p w14:paraId="3FC82741" w14:textId="77777777" w:rsidR="00623BB6" w:rsidRPr="00091240" w:rsidRDefault="00623BB6" w:rsidP="00507CCF">
      <w:pPr>
        <w:pStyle w:val="ListParagraph"/>
        <w:spacing w:after="0" w:line="360" w:lineRule="auto"/>
        <w:ind w:left="0"/>
        <w:jc w:val="both"/>
        <w:rPr>
          <w:rFonts w:ascii="Times New Roman" w:hAnsi="Times New Roman"/>
          <w:b/>
          <w:bCs/>
          <w:color w:val="000000" w:themeColor="text1"/>
        </w:rPr>
      </w:pPr>
      <w:r w:rsidRPr="00091240">
        <w:rPr>
          <w:rFonts w:ascii="Times New Roman" w:hAnsi="Times New Roman"/>
          <w:b/>
          <w:bCs/>
          <w:color w:val="000000" w:themeColor="text1"/>
        </w:rPr>
        <w:t>DAFTAR PUSTAKA</w:t>
      </w:r>
    </w:p>
    <w:p w14:paraId="7C96B38A" w14:textId="77777777" w:rsidR="00623BB6" w:rsidRPr="00BF3DA3" w:rsidRDefault="00623BB6" w:rsidP="00BF3DA3">
      <w:pPr>
        <w:pStyle w:val="ListParagraph"/>
        <w:spacing w:after="0" w:line="240" w:lineRule="auto"/>
        <w:ind w:left="0" w:firstLine="720"/>
        <w:jc w:val="both"/>
        <w:rPr>
          <w:rFonts w:ascii="Times New Roman" w:hAnsi="Times New Roman" w:cs="Times New Roman"/>
          <w:color w:val="000000" w:themeColor="text1"/>
        </w:rPr>
      </w:pPr>
    </w:p>
    <w:p w14:paraId="25D1BE19" w14:textId="77777777" w:rsidR="00BF3DA3" w:rsidRPr="00BF3DA3" w:rsidRDefault="00AD0C14"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eastAsia="Times New Roman" w:hAnsi="Times New Roman"/>
        </w:rPr>
        <w:fldChar w:fldCharType="begin" w:fldLock="1"/>
      </w:r>
      <w:r w:rsidRPr="00BF3DA3">
        <w:rPr>
          <w:rFonts w:ascii="Times New Roman" w:eastAsia="Times New Roman" w:hAnsi="Times New Roman"/>
        </w:rPr>
        <w:instrText xml:space="preserve">ADDIN Mendeley Bibliography CSL_BIBLIOGRAPHY </w:instrText>
      </w:r>
      <w:r w:rsidRPr="00BF3DA3">
        <w:rPr>
          <w:rFonts w:ascii="Times New Roman" w:eastAsia="Times New Roman" w:hAnsi="Times New Roman"/>
        </w:rPr>
        <w:fldChar w:fldCharType="separate"/>
      </w:r>
      <w:r w:rsidR="00BF3DA3" w:rsidRPr="00BF3DA3">
        <w:rPr>
          <w:rFonts w:ascii="Times New Roman" w:hAnsi="Times New Roman"/>
        </w:rPr>
        <w:fldChar w:fldCharType="begin" w:fldLock="1"/>
      </w:r>
      <w:r w:rsidR="00BF3DA3" w:rsidRPr="00BF3DA3">
        <w:rPr>
          <w:rFonts w:ascii="Times New Roman" w:hAnsi="Times New Roman"/>
        </w:rPr>
        <w:instrText xml:space="preserve">ADDIN Mendeley Bibliography CSL_BIBLIOGRAPHY </w:instrText>
      </w:r>
      <w:r w:rsidR="00BF3DA3" w:rsidRPr="00BF3DA3">
        <w:rPr>
          <w:rFonts w:ascii="Times New Roman" w:hAnsi="Times New Roman"/>
        </w:rPr>
        <w:fldChar w:fldCharType="separate"/>
      </w:r>
      <w:r w:rsidR="00BF3DA3" w:rsidRPr="00BF3DA3">
        <w:rPr>
          <w:rFonts w:ascii="Times New Roman" w:hAnsi="Times New Roman"/>
          <w:noProof/>
        </w:rPr>
        <w:t xml:space="preserve">Aini, A. N., &amp; Mahardayani, I. H. (2011). Hubungan antara kontrol diri dengan prokrastinasi dalam menyelesaikan skripsi pada mahasiswa Universitas Muria Kudus. </w:t>
      </w:r>
      <w:r w:rsidR="00BF3DA3" w:rsidRPr="00BF3DA3">
        <w:rPr>
          <w:rFonts w:ascii="Times New Roman" w:hAnsi="Times New Roman"/>
          <w:i/>
          <w:iCs/>
          <w:noProof/>
        </w:rPr>
        <w:t>Jurnal Psikologi Pitutur</w:t>
      </w:r>
      <w:r w:rsidR="00BF3DA3" w:rsidRPr="00BF3DA3">
        <w:rPr>
          <w:rFonts w:ascii="Times New Roman" w:hAnsi="Times New Roman"/>
          <w:noProof/>
        </w:rPr>
        <w:t xml:space="preserve">, </w:t>
      </w:r>
      <w:r w:rsidR="00BF3DA3" w:rsidRPr="00BF3DA3">
        <w:rPr>
          <w:rFonts w:ascii="Times New Roman" w:hAnsi="Times New Roman"/>
          <w:i/>
          <w:iCs/>
          <w:noProof/>
        </w:rPr>
        <w:t>1</w:t>
      </w:r>
      <w:r w:rsidR="00BF3DA3" w:rsidRPr="00BF3DA3">
        <w:rPr>
          <w:rFonts w:ascii="Times New Roman" w:hAnsi="Times New Roman"/>
          <w:noProof/>
        </w:rPr>
        <w:t>(2), 65–71.</w:t>
      </w:r>
    </w:p>
    <w:p w14:paraId="7A769960"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Akinsola, M. K., Tella, A., &amp; Tella, A. (2007). Correlates of academic procrastination and Mathematics achievement of University Undergraduate Students. </w:t>
      </w:r>
      <w:r w:rsidRPr="00BF3DA3">
        <w:rPr>
          <w:rFonts w:ascii="Times New Roman" w:hAnsi="Times New Roman"/>
          <w:i/>
          <w:iCs/>
          <w:noProof/>
        </w:rPr>
        <w:t>Eurasia Journal of Mathematics, Science &amp; Technology Education</w:t>
      </w:r>
      <w:r w:rsidRPr="00BF3DA3">
        <w:rPr>
          <w:rFonts w:ascii="Times New Roman" w:hAnsi="Times New Roman"/>
          <w:noProof/>
        </w:rPr>
        <w:t xml:space="preserve">, </w:t>
      </w:r>
      <w:r w:rsidRPr="00BF3DA3">
        <w:rPr>
          <w:rFonts w:ascii="Times New Roman" w:hAnsi="Times New Roman"/>
          <w:i/>
          <w:iCs/>
          <w:noProof/>
        </w:rPr>
        <w:t>3</w:t>
      </w:r>
      <w:r w:rsidRPr="00BF3DA3">
        <w:rPr>
          <w:rFonts w:ascii="Times New Roman" w:hAnsi="Times New Roman"/>
          <w:noProof/>
        </w:rPr>
        <w:t>(4), 363–370. https://doi.org/10.1016/0022-4405(93)90033-F</w:t>
      </w:r>
    </w:p>
    <w:p w14:paraId="32E6DEFA"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Andriani, D. (2017). </w:t>
      </w:r>
      <w:r w:rsidRPr="00BF3DA3">
        <w:rPr>
          <w:rFonts w:ascii="Times New Roman" w:hAnsi="Times New Roman"/>
          <w:i/>
          <w:iCs/>
          <w:noProof/>
        </w:rPr>
        <w:t>Hubungan antara cyberloafing dengan prokrastinasi kerja pada pegawai negeri sipil (PNS) di kantor dinas pekerjaan umum Provinsi Kalimantan Timur Kota Samarinda</w:t>
      </w:r>
      <w:r w:rsidRPr="00BF3DA3">
        <w:rPr>
          <w:rFonts w:ascii="Times New Roman" w:hAnsi="Times New Roman"/>
          <w:noProof/>
        </w:rPr>
        <w:t xml:space="preserve">. </w:t>
      </w:r>
      <w:r w:rsidRPr="00BF3DA3">
        <w:rPr>
          <w:rFonts w:ascii="Times New Roman" w:hAnsi="Times New Roman"/>
          <w:i/>
          <w:iCs/>
          <w:noProof/>
        </w:rPr>
        <w:t>5</w:t>
      </w:r>
      <w:r w:rsidRPr="00BF3DA3">
        <w:rPr>
          <w:rFonts w:ascii="Times New Roman" w:hAnsi="Times New Roman"/>
          <w:noProof/>
        </w:rPr>
        <w:t>(1), 1–15.</w:t>
      </w:r>
    </w:p>
    <w:p w14:paraId="5E04F443"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Anoraga, P. (2009). </w:t>
      </w:r>
      <w:r w:rsidRPr="00BF3DA3">
        <w:rPr>
          <w:rFonts w:ascii="Times New Roman" w:hAnsi="Times New Roman"/>
          <w:i/>
          <w:iCs/>
          <w:noProof/>
        </w:rPr>
        <w:t>Psikologi kerja cetakan kelima</w:t>
      </w:r>
      <w:r w:rsidRPr="00BF3DA3">
        <w:rPr>
          <w:rFonts w:ascii="Times New Roman" w:hAnsi="Times New Roman"/>
          <w:noProof/>
        </w:rPr>
        <w:t>. Jakarta: PT Rineka Cipta.</w:t>
      </w:r>
    </w:p>
    <w:p w14:paraId="7F1B8734"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Azwar, S. (2015). </w:t>
      </w:r>
      <w:r w:rsidRPr="00BF3DA3">
        <w:rPr>
          <w:rFonts w:ascii="Times New Roman" w:hAnsi="Times New Roman"/>
          <w:i/>
          <w:iCs/>
          <w:noProof/>
        </w:rPr>
        <w:t>Reliabilitas dan validitas edisi keempat</w:t>
      </w:r>
      <w:r w:rsidRPr="00BF3DA3">
        <w:rPr>
          <w:rFonts w:ascii="Times New Roman" w:hAnsi="Times New Roman"/>
          <w:noProof/>
        </w:rPr>
        <w:t>. Yogyakarta: Pustaka Pelajar.</w:t>
      </w:r>
    </w:p>
    <w:p w14:paraId="5E1EC010"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Azwar, S. (2016). </w:t>
      </w:r>
      <w:r w:rsidRPr="00BF3DA3">
        <w:rPr>
          <w:rFonts w:ascii="Times New Roman" w:hAnsi="Times New Roman"/>
          <w:i/>
          <w:iCs/>
          <w:noProof/>
        </w:rPr>
        <w:t>Penyusunan skala psikologi edisi 2</w:t>
      </w:r>
      <w:r w:rsidRPr="00BF3DA3">
        <w:rPr>
          <w:rFonts w:ascii="Times New Roman" w:hAnsi="Times New Roman"/>
          <w:noProof/>
        </w:rPr>
        <w:t>. Yogyakarta: Pustaka Pelajar.</w:t>
      </w:r>
    </w:p>
    <w:p w14:paraId="5CBB0E7C"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Chaplin, J. P. (2006). </w:t>
      </w:r>
      <w:r w:rsidRPr="00BF3DA3">
        <w:rPr>
          <w:rFonts w:ascii="Times New Roman" w:hAnsi="Times New Roman"/>
          <w:i/>
          <w:iCs/>
          <w:noProof/>
        </w:rPr>
        <w:t>Kamus Lengkap Psikologi</w:t>
      </w:r>
      <w:r w:rsidRPr="00BF3DA3">
        <w:rPr>
          <w:rFonts w:ascii="Times New Roman" w:hAnsi="Times New Roman"/>
          <w:noProof/>
        </w:rPr>
        <w:t>. Jakarta: Rajawali Perss.</w:t>
      </w:r>
    </w:p>
    <w:p w14:paraId="0F27A1BD"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Damayanti. (2006). </w:t>
      </w:r>
      <w:r w:rsidRPr="00BF3DA3">
        <w:rPr>
          <w:rFonts w:ascii="Times New Roman" w:hAnsi="Times New Roman"/>
          <w:i/>
          <w:iCs/>
          <w:noProof/>
        </w:rPr>
        <w:t>Hubungan antara self monitoring dengan prokrastinasi pada karyawan di PT PLN (Persero) Region JATENG DIY Ungaran</w:t>
      </w:r>
      <w:r w:rsidRPr="00BF3DA3">
        <w:rPr>
          <w:rFonts w:ascii="Times New Roman" w:hAnsi="Times New Roman"/>
          <w:noProof/>
        </w:rPr>
        <w:t>. Fakultas Kedokteran Universitas Diponegoro Semarang.</w:t>
      </w:r>
    </w:p>
    <w:p w14:paraId="7E747858"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Fasilita, D. A. (2012). Kontrol diri terhadap perilaku agresif ditinjau dari usia Satpol Pp Kota Semarang. </w:t>
      </w:r>
      <w:r w:rsidRPr="00BF3DA3">
        <w:rPr>
          <w:rFonts w:ascii="Times New Roman" w:hAnsi="Times New Roman"/>
          <w:i/>
          <w:iCs/>
          <w:noProof/>
        </w:rPr>
        <w:t>Journal of Social and Industrial Psychology</w:t>
      </w:r>
      <w:r w:rsidRPr="00BF3DA3">
        <w:rPr>
          <w:rFonts w:ascii="Times New Roman" w:hAnsi="Times New Roman"/>
          <w:noProof/>
        </w:rPr>
        <w:t xml:space="preserve">, </w:t>
      </w:r>
      <w:r w:rsidRPr="00BF3DA3">
        <w:rPr>
          <w:rFonts w:ascii="Times New Roman" w:hAnsi="Times New Roman"/>
          <w:i/>
          <w:iCs/>
          <w:noProof/>
        </w:rPr>
        <w:t>1</w:t>
      </w:r>
      <w:r w:rsidRPr="00BF3DA3">
        <w:rPr>
          <w:rFonts w:ascii="Times New Roman" w:hAnsi="Times New Roman"/>
          <w:noProof/>
        </w:rPr>
        <w:t>(2), 28–33.</w:t>
      </w:r>
    </w:p>
    <w:p w14:paraId="5539BA02"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Fauziah, H. H. (2015). Fakor-faktor yang mempengaruhi prokrastinasi akademik pada mahasiswa fakultas psikologi Uin Sunan Gunung Djati Bandung. </w:t>
      </w:r>
      <w:r w:rsidRPr="00BF3DA3">
        <w:rPr>
          <w:rFonts w:ascii="Times New Roman" w:hAnsi="Times New Roman"/>
          <w:i/>
          <w:iCs/>
          <w:noProof/>
        </w:rPr>
        <w:t>Psympathic : Jurnal Ilmiah Psikologi</w:t>
      </w:r>
      <w:r w:rsidRPr="00BF3DA3">
        <w:rPr>
          <w:rFonts w:ascii="Times New Roman" w:hAnsi="Times New Roman"/>
          <w:noProof/>
        </w:rPr>
        <w:t xml:space="preserve">, </w:t>
      </w:r>
      <w:r w:rsidRPr="00BF3DA3">
        <w:rPr>
          <w:rFonts w:ascii="Times New Roman" w:hAnsi="Times New Roman"/>
          <w:i/>
          <w:iCs/>
          <w:noProof/>
        </w:rPr>
        <w:t>2</w:t>
      </w:r>
      <w:r w:rsidRPr="00BF3DA3">
        <w:rPr>
          <w:rFonts w:ascii="Times New Roman" w:hAnsi="Times New Roman"/>
          <w:noProof/>
        </w:rPr>
        <w:t>(2), 123–132. https://doi.org/10.15575/psy.v2i2.453</w:t>
      </w:r>
    </w:p>
    <w:p w14:paraId="22A1CA40"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Ghufron, M. N., &amp; Risnawati, R. (2012). </w:t>
      </w:r>
      <w:r w:rsidRPr="00BF3DA3">
        <w:rPr>
          <w:rFonts w:ascii="Times New Roman" w:hAnsi="Times New Roman"/>
          <w:i/>
          <w:iCs/>
          <w:noProof/>
        </w:rPr>
        <w:t>Teori-teori psikologi</w:t>
      </w:r>
      <w:r w:rsidRPr="00BF3DA3">
        <w:rPr>
          <w:rFonts w:ascii="Times New Roman" w:hAnsi="Times New Roman"/>
          <w:noProof/>
        </w:rPr>
        <w:t>. Yogyakarta: Ar Ruzz Media.</w:t>
      </w:r>
    </w:p>
    <w:p w14:paraId="33D8C5D4"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Hadi, S. (2016). </w:t>
      </w:r>
      <w:r w:rsidRPr="00BF3DA3">
        <w:rPr>
          <w:rFonts w:ascii="Times New Roman" w:hAnsi="Times New Roman"/>
          <w:i/>
          <w:iCs/>
          <w:noProof/>
        </w:rPr>
        <w:t>Metodologi riset</w:t>
      </w:r>
      <w:r w:rsidRPr="00BF3DA3">
        <w:rPr>
          <w:rFonts w:ascii="Times New Roman" w:hAnsi="Times New Roman"/>
          <w:noProof/>
        </w:rPr>
        <w:t>. Yogyakarta: Pustaka Pelajar.</w:t>
      </w:r>
    </w:p>
    <w:p w14:paraId="1E2A21EC"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Harahap, J. Y. (2017). Hubungan antara kontrol diri dengan ketergantungan internet di pustaka digital perpustakaan daerah Medan. </w:t>
      </w:r>
      <w:r w:rsidRPr="00BF3DA3">
        <w:rPr>
          <w:rFonts w:ascii="Times New Roman" w:hAnsi="Times New Roman"/>
          <w:i/>
          <w:iCs/>
          <w:noProof/>
        </w:rPr>
        <w:t>Jurnal Edukasi</w:t>
      </w:r>
      <w:r w:rsidRPr="00BF3DA3">
        <w:rPr>
          <w:rFonts w:ascii="Times New Roman" w:hAnsi="Times New Roman"/>
          <w:noProof/>
        </w:rPr>
        <w:t xml:space="preserve">, </w:t>
      </w:r>
      <w:r w:rsidRPr="00BF3DA3">
        <w:rPr>
          <w:rFonts w:ascii="Times New Roman" w:hAnsi="Times New Roman"/>
          <w:i/>
          <w:iCs/>
          <w:noProof/>
        </w:rPr>
        <w:t>3</w:t>
      </w:r>
      <w:r w:rsidRPr="00BF3DA3">
        <w:rPr>
          <w:rFonts w:ascii="Times New Roman" w:hAnsi="Times New Roman"/>
          <w:noProof/>
        </w:rPr>
        <w:t>(2), 131-143. https://doi.org/10.22373/je.v3i2.3091</w:t>
      </w:r>
    </w:p>
    <w:p w14:paraId="51640E49"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Hariyanto, D. (2004). </w:t>
      </w:r>
      <w:r w:rsidRPr="00BF3DA3">
        <w:rPr>
          <w:rFonts w:ascii="Times New Roman" w:hAnsi="Times New Roman"/>
          <w:i/>
          <w:iCs/>
          <w:noProof/>
        </w:rPr>
        <w:t>Kamus Lengkap Bahasa Indonesia</w:t>
      </w:r>
      <w:r w:rsidRPr="00BF3DA3">
        <w:rPr>
          <w:rFonts w:ascii="Times New Roman" w:hAnsi="Times New Roman"/>
          <w:noProof/>
        </w:rPr>
        <w:t>. Solo: Delima Solo.</w:t>
      </w:r>
    </w:p>
    <w:p w14:paraId="0684DF2A"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Herawati, M., &amp; Suyahya, I. (2019). Pengaruh efikasi diri terhadap prokrastinasi akademik peserta didik SMK Islam Ruhama. </w:t>
      </w:r>
      <w:r w:rsidRPr="00BF3DA3">
        <w:rPr>
          <w:rFonts w:ascii="Times New Roman" w:hAnsi="Times New Roman"/>
          <w:i/>
          <w:iCs/>
          <w:noProof/>
        </w:rPr>
        <w:t>Prosiding Seminar Nasional Pendidikan KALUNI</w:t>
      </w:r>
      <w:r w:rsidRPr="00BF3DA3">
        <w:rPr>
          <w:rFonts w:ascii="Times New Roman" w:hAnsi="Times New Roman"/>
          <w:noProof/>
        </w:rPr>
        <w:t xml:space="preserve">, </w:t>
      </w:r>
      <w:r w:rsidRPr="00BF3DA3">
        <w:rPr>
          <w:rFonts w:ascii="Times New Roman" w:hAnsi="Times New Roman"/>
          <w:i/>
          <w:iCs/>
          <w:noProof/>
        </w:rPr>
        <w:t>2</w:t>
      </w:r>
      <w:r w:rsidRPr="00BF3DA3">
        <w:rPr>
          <w:rFonts w:ascii="Times New Roman" w:hAnsi="Times New Roman"/>
          <w:noProof/>
        </w:rPr>
        <w:t>, 646–655.</w:t>
      </w:r>
    </w:p>
    <w:p w14:paraId="3271FD2A"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Marsela, R. D., &amp; Supriatna, M. (2019). Kontrol diri : Definisi dan faktor. </w:t>
      </w:r>
      <w:r w:rsidRPr="00BF3DA3">
        <w:rPr>
          <w:rFonts w:ascii="Times New Roman" w:hAnsi="Times New Roman"/>
          <w:i/>
          <w:iCs/>
          <w:noProof/>
        </w:rPr>
        <w:t>Journal of Innovative Counseling</w:t>
      </w:r>
      <w:r w:rsidRPr="00BF3DA3">
        <w:rPr>
          <w:rFonts w:ascii="Times New Roman" w:hAnsi="Times New Roman"/>
          <w:noProof/>
        </w:rPr>
        <w:t xml:space="preserve">, </w:t>
      </w:r>
      <w:r w:rsidRPr="00BF3DA3">
        <w:rPr>
          <w:rFonts w:ascii="Times New Roman" w:hAnsi="Times New Roman"/>
          <w:i/>
          <w:iCs/>
          <w:noProof/>
        </w:rPr>
        <w:t>3</w:t>
      </w:r>
      <w:r w:rsidRPr="00BF3DA3">
        <w:rPr>
          <w:rFonts w:ascii="Times New Roman" w:hAnsi="Times New Roman"/>
          <w:noProof/>
        </w:rPr>
        <w:t>(2), 65–69.</w:t>
      </w:r>
    </w:p>
    <w:p w14:paraId="5A0A02DB"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Megawati. (2009). Hubungan antara manajemen diri dengan prokrastinasi kerja pada pegawai negeri sipil. </w:t>
      </w:r>
      <w:r w:rsidRPr="00BF3DA3">
        <w:rPr>
          <w:rFonts w:ascii="Times New Roman" w:hAnsi="Times New Roman"/>
          <w:i/>
          <w:iCs/>
          <w:noProof/>
        </w:rPr>
        <w:t>Jurnal Ilmiah Psikologi</w:t>
      </w:r>
      <w:r w:rsidRPr="00BF3DA3">
        <w:rPr>
          <w:rFonts w:ascii="Times New Roman" w:hAnsi="Times New Roman"/>
          <w:noProof/>
        </w:rPr>
        <w:t xml:space="preserve">, </w:t>
      </w:r>
      <w:r w:rsidRPr="00BF3DA3">
        <w:rPr>
          <w:rFonts w:ascii="Times New Roman" w:hAnsi="Times New Roman"/>
          <w:i/>
          <w:iCs/>
          <w:noProof/>
        </w:rPr>
        <w:t>8</w:t>
      </w:r>
      <w:r w:rsidRPr="00BF3DA3">
        <w:rPr>
          <w:rFonts w:ascii="Times New Roman" w:hAnsi="Times New Roman"/>
          <w:noProof/>
        </w:rPr>
        <w:t xml:space="preserve">(2), 1-11. </w:t>
      </w:r>
    </w:p>
    <w:p w14:paraId="4D1C7A27"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Milgram, N., &amp; Tenne, R. (2000). Personality correlates of decisional task avoidant procrastination. </w:t>
      </w:r>
      <w:r w:rsidRPr="00BF3DA3">
        <w:rPr>
          <w:rFonts w:ascii="Times New Roman" w:hAnsi="Times New Roman"/>
          <w:i/>
          <w:iCs/>
          <w:noProof/>
        </w:rPr>
        <w:t>European</w:t>
      </w:r>
      <w:r w:rsidRPr="00BF3DA3">
        <w:rPr>
          <w:rFonts w:ascii="Times New Roman" w:hAnsi="Times New Roman"/>
          <w:noProof/>
        </w:rPr>
        <w:t xml:space="preserve">, </w:t>
      </w:r>
      <w:r w:rsidRPr="00BF3DA3">
        <w:rPr>
          <w:rFonts w:ascii="Times New Roman" w:hAnsi="Times New Roman"/>
          <w:i/>
          <w:iCs/>
          <w:noProof/>
        </w:rPr>
        <w:t>14</w:t>
      </w:r>
      <w:r w:rsidRPr="00BF3DA3">
        <w:rPr>
          <w:rFonts w:ascii="Times New Roman" w:hAnsi="Times New Roman"/>
          <w:noProof/>
        </w:rPr>
        <w:t>(2).22-32</w:t>
      </w:r>
    </w:p>
    <w:p w14:paraId="588707E7"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Musanef. (2002). </w:t>
      </w:r>
      <w:r w:rsidRPr="00BF3DA3">
        <w:rPr>
          <w:rFonts w:ascii="Times New Roman" w:hAnsi="Times New Roman"/>
          <w:i/>
          <w:iCs/>
          <w:noProof/>
        </w:rPr>
        <w:t>Manajemen kepegawaian di Indonesia</w:t>
      </w:r>
      <w:r w:rsidRPr="00BF3DA3">
        <w:rPr>
          <w:rFonts w:ascii="Times New Roman" w:hAnsi="Times New Roman"/>
          <w:noProof/>
        </w:rPr>
        <w:t>. Jakarta: Rajawali.</w:t>
      </w:r>
    </w:p>
    <w:p w14:paraId="4F470BAC"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Nafeesa, N. (2018). Faktor-faktor yang mempengaruhi prokrastinasi akademik siswa yang menjadi anggota organisasi siswa intra sekolah. </w:t>
      </w:r>
      <w:r w:rsidRPr="00BF3DA3">
        <w:rPr>
          <w:rFonts w:ascii="Times New Roman" w:hAnsi="Times New Roman"/>
          <w:i/>
          <w:iCs/>
          <w:noProof/>
        </w:rPr>
        <w:t>Jurnal Antropologi Sosial Dan Budaya</w:t>
      </w:r>
      <w:r w:rsidRPr="00BF3DA3">
        <w:rPr>
          <w:rFonts w:ascii="Times New Roman" w:hAnsi="Times New Roman"/>
          <w:noProof/>
        </w:rPr>
        <w:t xml:space="preserve">, </w:t>
      </w:r>
      <w:r w:rsidRPr="00BF3DA3">
        <w:rPr>
          <w:rFonts w:ascii="Times New Roman" w:hAnsi="Times New Roman"/>
          <w:i/>
          <w:iCs/>
          <w:noProof/>
        </w:rPr>
        <w:t>4</w:t>
      </w:r>
      <w:r w:rsidRPr="00BF3DA3">
        <w:rPr>
          <w:rFonts w:ascii="Times New Roman" w:hAnsi="Times New Roman"/>
          <w:noProof/>
        </w:rPr>
        <w:t>(1), 53-65. https://doi.org/10.24114/antro.v4i1.9884</w:t>
      </w:r>
    </w:p>
    <w:p w14:paraId="7397AEC1"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Ningsih, S. (2016). </w:t>
      </w:r>
      <w:r w:rsidRPr="00BF3DA3">
        <w:rPr>
          <w:rFonts w:ascii="Times New Roman" w:hAnsi="Times New Roman"/>
          <w:i/>
          <w:iCs/>
          <w:noProof/>
        </w:rPr>
        <w:t>Pengaruh gaya hidup hedonis dan prokrastinasi kerja terhadap kesiapan kerja pegawai yang dipindah statuskan di dinas pertambangan dan energi Kabupaten Kutai Kartanegara</w:t>
      </w:r>
      <w:r w:rsidRPr="00BF3DA3">
        <w:rPr>
          <w:rFonts w:ascii="Times New Roman" w:hAnsi="Times New Roman"/>
          <w:noProof/>
        </w:rPr>
        <w:t xml:space="preserve">. </w:t>
      </w:r>
      <w:r w:rsidRPr="00BF3DA3">
        <w:rPr>
          <w:rFonts w:ascii="Times New Roman" w:hAnsi="Times New Roman"/>
          <w:i/>
          <w:iCs/>
          <w:noProof/>
        </w:rPr>
        <w:t>4</w:t>
      </w:r>
      <w:r w:rsidRPr="00BF3DA3">
        <w:rPr>
          <w:rFonts w:ascii="Times New Roman" w:hAnsi="Times New Roman"/>
          <w:noProof/>
        </w:rPr>
        <w:t>(2), 156–165.</w:t>
      </w:r>
    </w:p>
    <w:p w14:paraId="1D182A2F"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Nurhayati. (2015). </w:t>
      </w:r>
      <w:r w:rsidRPr="00BF3DA3">
        <w:rPr>
          <w:rFonts w:ascii="Times New Roman" w:hAnsi="Times New Roman"/>
          <w:i/>
          <w:iCs/>
          <w:noProof/>
        </w:rPr>
        <w:t>Hubungan kontrol diri dengan prokrastinasi kerja pada pegawai PT PLN (Persero) Rayon Samarinda Ilir</w:t>
      </w:r>
      <w:r w:rsidRPr="00BF3DA3">
        <w:rPr>
          <w:rFonts w:ascii="Times New Roman" w:hAnsi="Times New Roman"/>
          <w:noProof/>
        </w:rPr>
        <w:t xml:space="preserve">. </w:t>
      </w:r>
      <w:r w:rsidRPr="00BF3DA3">
        <w:rPr>
          <w:rFonts w:ascii="Times New Roman" w:hAnsi="Times New Roman"/>
          <w:i/>
          <w:iCs/>
          <w:noProof/>
        </w:rPr>
        <w:t>3</w:t>
      </w:r>
      <w:r w:rsidRPr="00BF3DA3">
        <w:rPr>
          <w:rFonts w:ascii="Times New Roman" w:hAnsi="Times New Roman"/>
          <w:noProof/>
        </w:rPr>
        <w:t>(2), 492–503.</w:t>
      </w:r>
    </w:p>
    <w:p w14:paraId="43172185"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Prasetyarini, D. R. (2017). </w:t>
      </w:r>
      <w:r w:rsidRPr="00BF3DA3">
        <w:rPr>
          <w:rFonts w:ascii="Times New Roman" w:hAnsi="Times New Roman"/>
          <w:i/>
          <w:iCs/>
          <w:noProof/>
        </w:rPr>
        <w:t>Hubungan beban kerja dengan prokrastinasi kerja pada karyawan PT. Parewa Asian Katering</w:t>
      </w:r>
      <w:r w:rsidRPr="00BF3DA3">
        <w:rPr>
          <w:rFonts w:ascii="Times New Roman" w:hAnsi="Times New Roman"/>
          <w:noProof/>
        </w:rPr>
        <w:t xml:space="preserve">. </w:t>
      </w:r>
      <w:r w:rsidRPr="00BF3DA3">
        <w:rPr>
          <w:rFonts w:ascii="Times New Roman" w:hAnsi="Times New Roman"/>
          <w:i/>
          <w:iCs/>
          <w:noProof/>
        </w:rPr>
        <w:t>4</w:t>
      </w:r>
      <w:r w:rsidRPr="00BF3DA3">
        <w:rPr>
          <w:rFonts w:ascii="Times New Roman" w:hAnsi="Times New Roman"/>
          <w:noProof/>
        </w:rPr>
        <w:t>(3), 1–7.</w:t>
      </w:r>
    </w:p>
    <w:p w14:paraId="696DB9FD"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Sandra, K. I., &amp; Djalali, M. A. (2013). Manajemen waktu, efikasi-diri dan prokrastinasi. </w:t>
      </w:r>
      <w:r w:rsidRPr="00BF3DA3">
        <w:rPr>
          <w:rFonts w:ascii="Times New Roman" w:hAnsi="Times New Roman"/>
          <w:i/>
          <w:iCs/>
          <w:noProof/>
        </w:rPr>
        <w:t>Persona:Jurnal Psikologi Indonesia</w:t>
      </w:r>
      <w:r w:rsidRPr="00BF3DA3">
        <w:rPr>
          <w:rFonts w:ascii="Times New Roman" w:hAnsi="Times New Roman"/>
          <w:noProof/>
        </w:rPr>
        <w:t xml:space="preserve">, </w:t>
      </w:r>
      <w:r w:rsidRPr="00BF3DA3">
        <w:rPr>
          <w:rFonts w:ascii="Times New Roman" w:hAnsi="Times New Roman"/>
          <w:i/>
          <w:iCs/>
          <w:noProof/>
        </w:rPr>
        <w:t>2</w:t>
      </w:r>
      <w:r w:rsidRPr="00BF3DA3">
        <w:rPr>
          <w:rFonts w:ascii="Times New Roman" w:hAnsi="Times New Roman"/>
          <w:noProof/>
        </w:rPr>
        <w:t>(3), 217–222. https://doi.org/10.30996/persona.v2i3.140</w:t>
      </w:r>
    </w:p>
    <w:p w14:paraId="31851479"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Saputra, S. D. R., &amp; Hindiarto, F. (2015). Hubungan antara kualitas interaksi sosial atasan bawahan dan persepsi terhadap kompensasi dengan komitmen organisasi pada member perusahaan multi level marketing pt. herbalife indonesia. </w:t>
      </w:r>
      <w:r w:rsidRPr="00BF3DA3">
        <w:rPr>
          <w:rFonts w:ascii="Times New Roman" w:hAnsi="Times New Roman"/>
          <w:i/>
          <w:iCs/>
          <w:noProof/>
        </w:rPr>
        <w:t>Jurnal Psikodimensia</w:t>
      </w:r>
      <w:r w:rsidRPr="00BF3DA3">
        <w:rPr>
          <w:rFonts w:ascii="Times New Roman" w:hAnsi="Times New Roman"/>
          <w:noProof/>
        </w:rPr>
        <w:t xml:space="preserve">, </w:t>
      </w:r>
      <w:r w:rsidRPr="00BF3DA3">
        <w:rPr>
          <w:rFonts w:ascii="Times New Roman" w:hAnsi="Times New Roman"/>
          <w:i/>
          <w:iCs/>
          <w:noProof/>
        </w:rPr>
        <w:t>14</w:t>
      </w:r>
      <w:r w:rsidRPr="00BF3DA3">
        <w:rPr>
          <w:rFonts w:ascii="Times New Roman" w:hAnsi="Times New Roman"/>
          <w:noProof/>
        </w:rPr>
        <w:t>(1), 49–66.</w:t>
      </w:r>
    </w:p>
    <w:p w14:paraId="596F3F92"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Sari, S. L., &amp; Ratnaningsih, I. Z. (2018). Hubungan antara kontrol diri dengan intensi cyberloafing pada pegawai dinas X Provinsi Jawa Tengah. </w:t>
      </w:r>
      <w:r w:rsidRPr="00BF3DA3">
        <w:rPr>
          <w:rFonts w:ascii="Times New Roman" w:hAnsi="Times New Roman"/>
          <w:i/>
          <w:iCs/>
          <w:noProof/>
        </w:rPr>
        <w:t>Empati</w:t>
      </w:r>
      <w:r w:rsidRPr="00BF3DA3">
        <w:rPr>
          <w:rFonts w:ascii="Times New Roman" w:hAnsi="Times New Roman"/>
          <w:noProof/>
        </w:rPr>
        <w:t xml:space="preserve">, </w:t>
      </w:r>
      <w:r w:rsidRPr="00BF3DA3">
        <w:rPr>
          <w:rFonts w:ascii="Times New Roman" w:hAnsi="Times New Roman"/>
          <w:i/>
          <w:iCs/>
          <w:noProof/>
        </w:rPr>
        <w:t>7</w:t>
      </w:r>
      <w:r w:rsidRPr="00BF3DA3">
        <w:rPr>
          <w:rFonts w:ascii="Times New Roman" w:hAnsi="Times New Roman"/>
          <w:noProof/>
        </w:rPr>
        <w:t>(2), 226–232.</w:t>
      </w:r>
    </w:p>
    <w:p w14:paraId="1BE6A72C"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Savira, F., &amp; Yudi Suharsono. (2013). Self-regulated learning (SRL) dengan prokrastnasi akademik pada siswa akselerasi. </w:t>
      </w:r>
      <w:r w:rsidRPr="00BF3DA3">
        <w:rPr>
          <w:rFonts w:ascii="Times New Roman" w:hAnsi="Times New Roman"/>
          <w:i/>
          <w:iCs/>
          <w:noProof/>
        </w:rPr>
        <w:t>Jurnal Ilmiah Psikologi Terapan</w:t>
      </w:r>
      <w:r w:rsidRPr="00BF3DA3">
        <w:rPr>
          <w:rFonts w:ascii="Times New Roman" w:hAnsi="Times New Roman"/>
          <w:noProof/>
        </w:rPr>
        <w:t xml:space="preserve">, </w:t>
      </w:r>
      <w:r w:rsidRPr="00BF3DA3">
        <w:rPr>
          <w:rFonts w:ascii="Times New Roman" w:hAnsi="Times New Roman"/>
          <w:i/>
          <w:iCs/>
          <w:noProof/>
        </w:rPr>
        <w:t>1</w:t>
      </w:r>
      <w:r w:rsidRPr="00BF3DA3">
        <w:rPr>
          <w:rFonts w:ascii="Times New Roman" w:hAnsi="Times New Roman"/>
          <w:noProof/>
        </w:rPr>
        <w:t>(1), 1689–1699. https://doi.org/10.1017/CBO9781107415324.004</w:t>
      </w:r>
    </w:p>
    <w:p w14:paraId="7AA8025F"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Sedarmayanti. (2009). </w:t>
      </w:r>
      <w:r w:rsidRPr="00BF3DA3">
        <w:rPr>
          <w:rFonts w:ascii="Times New Roman" w:hAnsi="Times New Roman"/>
          <w:i/>
          <w:iCs/>
          <w:noProof/>
        </w:rPr>
        <w:t>Sumber daya manusia dan produktivitas kerja</w:t>
      </w:r>
      <w:r w:rsidRPr="00BF3DA3">
        <w:rPr>
          <w:rFonts w:ascii="Times New Roman" w:hAnsi="Times New Roman"/>
          <w:noProof/>
        </w:rPr>
        <w:t>. Bandung: CV Mandar Maju.</w:t>
      </w:r>
    </w:p>
    <w:p w14:paraId="1A6FE9FB"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Sugiyono. (2015). </w:t>
      </w:r>
      <w:r w:rsidRPr="00BF3DA3">
        <w:rPr>
          <w:rFonts w:ascii="Times New Roman" w:hAnsi="Times New Roman"/>
          <w:i/>
          <w:iCs/>
          <w:noProof/>
        </w:rPr>
        <w:t>Metode penelitian kuantitatif, kualitatif dan R&amp;D</w:t>
      </w:r>
      <w:r w:rsidRPr="00BF3DA3">
        <w:rPr>
          <w:rFonts w:ascii="Times New Roman" w:hAnsi="Times New Roman"/>
          <w:noProof/>
        </w:rPr>
        <w:t>. Bandung: PT. Alfabeta.</w:t>
      </w:r>
    </w:p>
    <w:p w14:paraId="526FF236"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Tamim, D. (2002). </w:t>
      </w:r>
      <w:r w:rsidRPr="00BF3DA3">
        <w:rPr>
          <w:rFonts w:ascii="Times New Roman" w:hAnsi="Times New Roman"/>
          <w:i/>
          <w:iCs/>
          <w:noProof/>
        </w:rPr>
        <w:t>Beberapa masalah yang dihadapi bidang administrasi pemerintah dalam penyelenggaraan tugas umum pemerintahan dan pembangunan di instansi pemerintah</w:t>
      </w:r>
      <w:r w:rsidRPr="00BF3DA3">
        <w:rPr>
          <w:rFonts w:ascii="Times New Roman" w:hAnsi="Times New Roman"/>
          <w:noProof/>
        </w:rPr>
        <w:t>. Jakarta: STIA-LAN.</w:t>
      </w:r>
    </w:p>
    <w:p w14:paraId="2BABEC04"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Tangney, J. P., Barumeister, R., &amp; Boone, A. L. (2004). High self-control predicts good adjustment, less pathology, better grades, and interpersonal success. </w:t>
      </w:r>
      <w:r w:rsidRPr="00BF3DA3">
        <w:rPr>
          <w:rFonts w:ascii="Times New Roman" w:hAnsi="Times New Roman"/>
          <w:i/>
          <w:iCs/>
          <w:noProof/>
        </w:rPr>
        <w:t>Journal of Personality</w:t>
      </w:r>
      <w:r w:rsidRPr="00BF3DA3">
        <w:rPr>
          <w:rFonts w:ascii="Times New Roman" w:hAnsi="Times New Roman"/>
          <w:noProof/>
        </w:rPr>
        <w:t xml:space="preserve">, </w:t>
      </w:r>
      <w:r w:rsidRPr="00BF3DA3">
        <w:rPr>
          <w:rFonts w:ascii="Times New Roman" w:hAnsi="Times New Roman"/>
          <w:i/>
          <w:iCs/>
          <w:noProof/>
        </w:rPr>
        <w:t>72</w:t>
      </w:r>
      <w:r w:rsidRPr="00BF3DA3">
        <w:rPr>
          <w:rFonts w:ascii="Times New Roman" w:hAnsi="Times New Roman"/>
          <w:noProof/>
        </w:rPr>
        <w:t>(2), 565–568.</w:t>
      </w:r>
    </w:p>
    <w:p w14:paraId="7D8A2C97"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Tangney, J. P., Baumeister, R. F., &amp; Boone, A. L. (2004). High self-control predicts good adjustment, less pathology, better grades, and interpersonal success. </w:t>
      </w:r>
      <w:r w:rsidRPr="00BF3DA3">
        <w:rPr>
          <w:rFonts w:ascii="Times New Roman" w:hAnsi="Times New Roman"/>
          <w:i/>
          <w:iCs/>
          <w:noProof/>
        </w:rPr>
        <w:t>Journal of Personality</w:t>
      </w:r>
      <w:r w:rsidRPr="00BF3DA3">
        <w:rPr>
          <w:rFonts w:ascii="Times New Roman" w:hAnsi="Times New Roman"/>
          <w:noProof/>
        </w:rPr>
        <w:t xml:space="preserve">, </w:t>
      </w:r>
      <w:r w:rsidRPr="00BF3DA3">
        <w:rPr>
          <w:rFonts w:ascii="Times New Roman" w:hAnsi="Times New Roman"/>
          <w:i/>
          <w:iCs/>
          <w:noProof/>
        </w:rPr>
        <w:t>2</w:t>
      </w:r>
      <w:r w:rsidRPr="00BF3DA3">
        <w:rPr>
          <w:rFonts w:ascii="Times New Roman" w:hAnsi="Times New Roman"/>
          <w:noProof/>
        </w:rPr>
        <w:t>, (54), 34-45.</w:t>
      </w:r>
    </w:p>
    <w:p w14:paraId="38DDA693"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Tentama, F. (2015). </w:t>
      </w:r>
      <w:r w:rsidRPr="00BF3DA3">
        <w:rPr>
          <w:rFonts w:ascii="Times New Roman" w:hAnsi="Times New Roman"/>
          <w:i/>
          <w:iCs/>
          <w:noProof/>
        </w:rPr>
        <w:t>Peran kepuasan kerja terhadap kinerja pada guru pegawai negeri sipil ( PNS ) di Yogyakarta</w:t>
      </w:r>
      <w:r w:rsidRPr="00BF3DA3">
        <w:rPr>
          <w:rFonts w:ascii="Times New Roman" w:hAnsi="Times New Roman"/>
          <w:noProof/>
        </w:rPr>
        <w:t xml:space="preserve">. </w:t>
      </w:r>
      <w:r w:rsidRPr="00BF3DA3">
        <w:rPr>
          <w:rFonts w:ascii="Times New Roman" w:hAnsi="Times New Roman"/>
          <w:i/>
          <w:iCs/>
          <w:noProof/>
        </w:rPr>
        <w:t>14</w:t>
      </w:r>
      <w:r w:rsidRPr="00BF3DA3">
        <w:rPr>
          <w:rFonts w:ascii="Times New Roman" w:hAnsi="Times New Roman"/>
          <w:noProof/>
        </w:rPr>
        <w:t>(1), 1-13. https://doi.org/10.14710/jpu.14.1.1-8</w:t>
      </w:r>
    </w:p>
    <w:p w14:paraId="2A4C29D9" w14:textId="77777777" w:rsidR="00BF3DA3" w:rsidRPr="00BF3DA3" w:rsidRDefault="00BF3DA3" w:rsidP="00BF3DA3">
      <w:pPr>
        <w:widowControl w:val="0"/>
        <w:autoSpaceDE w:val="0"/>
        <w:autoSpaceDN w:val="0"/>
        <w:adjustRightInd w:val="0"/>
        <w:spacing w:line="240" w:lineRule="auto"/>
        <w:ind w:left="480" w:hanging="480"/>
        <w:jc w:val="both"/>
        <w:rPr>
          <w:rFonts w:ascii="Times New Roman" w:hAnsi="Times New Roman"/>
          <w:noProof/>
        </w:rPr>
      </w:pPr>
      <w:r w:rsidRPr="00BF3DA3">
        <w:rPr>
          <w:rFonts w:ascii="Times New Roman" w:hAnsi="Times New Roman"/>
          <w:noProof/>
        </w:rPr>
        <w:t xml:space="preserve">Thalib, S. B. (2010). </w:t>
      </w:r>
      <w:r w:rsidRPr="00BF3DA3">
        <w:rPr>
          <w:rFonts w:ascii="Times New Roman" w:hAnsi="Times New Roman"/>
          <w:i/>
          <w:iCs/>
          <w:noProof/>
        </w:rPr>
        <w:t>Psikologi pendidikan berbasis analisis empiris aplikatif</w:t>
      </w:r>
      <w:r w:rsidRPr="00BF3DA3">
        <w:rPr>
          <w:rFonts w:ascii="Times New Roman" w:hAnsi="Times New Roman"/>
          <w:noProof/>
        </w:rPr>
        <w:t>. Jakarta: Kencana Prenada Media Group.</w:t>
      </w:r>
    </w:p>
    <w:p w14:paraId="46EE3882" w14:textId="77777777" w:rsidR="00BF3DA3" w:rsidRPr="00BF3DA3" w:rsidRDefault="00BF3DA3" w:rsidP="00BF3DA3">
      <w:pPr>
        <w:widowControl w:val="0"/>
        <w:autoSpaceDE w:val="0"/>
        <w:autoSpaceDN w:val="0"/>
        <w:adjustRightInd w:val="0"/>
        <w:spacing w:after="0" w:line="240" w:lineRule="auto"/>
        <w:ind w:left="480" w:hanging="480"/>
        <w:jc w:val="both"/>
        <w:rPr>
          <w:rStyle w:val="personname"/>
          <w:rFonts w:ascii="Times New Roman" w:hAnsi="Times New Roman"/>
          <w:color w:val="000000"/>
          <w:shd w:val="clear" w:color="auto" w:fill="FFFFFF"/>
        </w:rPr>
      </w:pPr>
      <w:r w:rsidRPr="00BF3DA3">
        <w:rPr>
          <w:rFonts w:ascii="Times New Roman" w:hAnsi="Times New Roman"/>
        </w:rPr>
        <w:fldChar w:fldCharType="end"/>
      </w:r>
    </w:p>
    <w:p w14:paraId="3BFAA26D" w14:textId="77777777" w:rsidR="00BF3DA3" w:rsidRPr="00BF3DA3" w:rsidRDefault="00BF3DA3" w:rsidP="00BF3DA3">
      <w:pPr>
        <w:widowControl w:val="0"/>
        <w:autoSpaceDE w:val="0"/>
        <w:autoSpaceDN w:val="0"/>
        <w:adjustRightInd w:val="0"/>
        <w:spacing w:after="0" w:line="240" w:lineRule="auto"/>
        <w:ind w:left="480" w:hanging="480"/>
        <w:jc w:val="both"/>
        <w:rPr>
          <w:rStyle w:val="personname"/>
          <w:rFonts w:ascii="Times New Roman" w:hAnsi="Times New Roman"/>
          <w:color w:val="000000"/>
          <w:shd w:val="clear" w:color="auto" w:fill="FFFFFF"/>
        </w:rPr>
      </w:pPr>
    </w:p>
    <w:p w14:paraId="19360937" w14:textId="77777777" w:rsidR="00BF3DA3" w:rsidRPr="00BF3DA3" w:rsidRDefault="00BF3DA3" w:rsidP="00BF3DA3">
      <w:pPr>
        <w:spacing w:after="0" w:line="240" w:lineRule="auto"/>
        <w:ind w:left="567" w:hanging="567"/>
        <w:jc w:val="both"/>
        <w:rPr>
          <w:rFonts w:ascii="Times New Roman" w:hAnsi="Times New Roman"/>
        </w:rPr>
      </w:pPr>
    </w:p>
    <w:p w14:paraId="15720B84" w14:textId="1A395DD7" w:rsidR="00AD0C14" w:rsidRPr="00BF3DA3" w:rsidRDefault="00AD0C14" w:rsidP="00BF3DA3">
      <w:pPr>
        <w:widowControl w:val="0"/>
        <w:autoSpaceDE w:val="0"/>
        <w:autoSpaceDN w:val="0"/>
        <w:adjustRightInd w:val="0"/>
        <w:spacing w:after="0" w:line="240" w:lineRule="auto"/>
        <w:ind w:left="480" w:hanging="480"/>
        <w:jc w:val="both"/>
        <w:rPr>
          <w:rFonts w:ascii="Times New Roman" w:hAnsi="Times New Roman"/>
          <w:noProof/>
        </w:rPr>
      </w:pPr>
    </w:p>
    <w:p w14:paraId="13C4AB83" w14:textId="77777777" w:rsidR="007958E4" w:rsidRPr="00BF3DA3" w:rsidRDefault="007958E4" w:rsidP="00BF3DA3">
      <w:pPr>
        <w:widowControl w:val="0"/>
        <w:autoSpaceDE w:val="0"/>
        <w:autoSpaceDN w:val="0"/>
        <w:adjustRightInd w:val="0"/>
        <w:spacing w:after="0" w:line="240" w:lineRule="auto"/>
        <w:ind w:left="480" w:hanging="480"/>
        <w:jc w:val="both"/>
        <w:rPr>
          <w:rFonts w:ascii="Times New Roman" w:hAnsi="Times New Roman"/>
          <w:noProof/>
        </w:rPr>
      </w:pPr>
    </w:p>
    <w:p w14:paraId="4136ED7E" w14:textId="31C63297" w:rsidR="008F1234" w:rsidRPr="001014E4" w:rsidRDefault="00AD0C14" w:rsidP="00BF3DA3">
      <w:pPr>
        <w:widowControl w:val="0"/>
        <w:autoSpaceDE w:val="0"/>
        <w:autoSpaceDN w:val="0"/>
        <w:adjustRightInd w:val="0"/>
        <w:spacing w:after="0" w:line="240" w:lineRule="auto"/>
        <w:ind w:left="480" w:hanging="480"/>
        <w:jc w:val="both"/>
        <w:rPr>
          <w:rFonts w:ascii="Times New Roman" w:hAnsi="Times New Roman"/>
          <w:noProof/>
          <w:sz w:val="24"/>
          <w:szCs w:val="24"/>
        </w:rPr>
        <w:sectPr w:rsidR="008F1234" w:rsidRPr="001014E4" w:rsidSect="00A402AD">
          <w:pgSz w:w="12240" w:h="15840"/>
          <w:pgMar w:top="1701" w:right="1701" w:bottom="1701" w:left="2268" w:header="708" w:footer="708" w:gutter="0"/>
          <w:cols w:space="708"/>
          <w:docGrid w:linePitch="360"/>
        </w:sectPr>
      </w:pPr>
      <w:r w:rsidRPr="00BF3DA3">
        <w:rPr>
          <w:rFonts w:ascii="Times New Roman" w:eastAsia="Times New Roman" w:hAnsi="Times New Roman"/>
        </w:rPr>
        <w:fldChar w:fldCharType="end"/>
      </w:r>
    </w:p>
    <w:p w14:paraId="7341DC41" w14:textId="77777777" w:rsidR="0078034B" w:rsidRPr="00106086" w:rsidRDefault="004E5FD2" w:rsidP="00437458">
      <w:pPr>
        <w:spacing w:after="0" w:line="360" w:lineRule="auto"/>
        <w:jc w:val="both"/>
        <w:rPr>
          <w:lang w:val="id-ID"/>
        </w:rPr>
      </w:pPr>
    </w:p>
    <w:sectPr w:rsidR="0078034B" w:rsidRPr="00106086" w:rsidSect="00A402AD">
      <w:headerReference w:type="default" r:id="rId18"/>
      <w:footerReference w:type="default" r:id="rId19"/>
      <w:pgSz w:w="12240" w:h="15840"/>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E01D04" w14:textId="77777777" w:rsidR="004E5FD2" w:rsidRDefault="004E5FD2" w:rsidP="000405D5">
      <w:pPr>
        <w:spacing w:after="0" w:line="240" w:lineRule="auto"/>
      </w:pPr>
      <w:r>
        <w:separator/>
      </w:r>
    </w:p>
  </w:endnote>
  <w:endnote w:type="continuationSeparator" w:id="0">
    <w:p w14:paraId="07E78752" w14:textId="77777777" w:rsidR="004E5FD2" w:rsidRDefault="004E5FD2" w:rsidP="000405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069AD4" w14:textId="77777777" w:rsidR="000A0A10" w:rsidRDefault="004E5FD2">
    <w:pPr>
      <w:pStyle w:val="Footer"/>
      <w:jc w:val="right"/>
    </w:pPr>
  </w:p>
  <w:p w14:paraId="2F6E7189" w14:textId="77777777" w:rsidR="000A0A10" w:rsidRDefault="004E5FD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523CC" w14:textId="77777777" w:rsidR="000405D5" w:rsidRPr="00146F89" w:rsidRDefault="000405D5" w:rsidP="00146F89">
    <w:pPr>
      <w:pStyle w:val="Footer"/>
      <w:jc w:val="center"/>
      <w:rPr>
        <w:rFonts w:ascii="Times New Roman" w:hAnsi="Times New Roman"/>
      </w:rPr>
    </w:pPr>
    <w:r w:rsidRPr="00146F89">
      <w:rPr>
        <w:rFonts w:ascii="Times New Roman" w:hAnsi="Times New Roman"/>
      </w:rPr>
      <w:fldChar w:fldCharType="begin"/>
    </w:r>
    <w:r w:rsidRPr="00146F89">
      <w:rPr>
        <w:rFonts w:ascii="Times New Roman" w:hAnsi="Times New Roman"/>
      </w:rPr>
      <w:instrText xml:space="preserve"> PAGE   \* MERGEFORMAT </w:instrText>
    </w:r>
    <w:r w:rsidRPr="00146F89">
      <w:rPr>
        <w:rFonts w:ascii="Times New Roman" w:hAnsi="Times New Roman"/>
      </w:rPr>
      <w:fldChar w:fldCharType="separate"/>
    </w:r>
    <w:r w:rsidR="00BC0E29">
      <w:rPr>
        <w:rFonts w:ascii="Times New Roman" w:hAnsi="Times New Roman"/>
        <w:noProof/>
      </w:rPr>
      <w:t>15</w:t>
    </w:r>
    <w:r w:rsidRPr="00146F89">
      <w:rPr>
        <w:rFonts w:ascii="Times New Roman" w:hAnsi="Times New Roman"/>
        <w:noProof/>
      </w:rPr>
      <w:fldChar w:fldCharType="end"/>
    </w:r>
  </w:p>
  <w:p w14:paraId="658B12E9" w14:textId="77777777" w:rsidR="000405D5" w:rsidRDefault="000405D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8995CE" w14:textId="77777777" w:rsidR="00FD5E11" w:rsidRDefault="00FD5E11" w:rsidP="00437458">
    <w:pPr>
      <w:pStyle w:val="Footer"/>
    </w:pPr>
  </w:p>
  <w:p w14:paraId="6844F492" w14:textId="77777777" w:rsidR="00FD5E11" w:rsidRDefault="00FD5E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24E71D" w14:textId="77777777" w:rsidR="004E5FD2" w:rsidRDefault="004E5FD2" w:rsidP="000405D5">
      <w:pPr>
        <w:spacing w:after="0" w:line="240" w:lineRule="auto"/>
      </w:pPr>
      <w:r>
        <w:separator/>
      </w:r>
    </w:p>
  </w:footnote>
  <w:footnote w:type="continuationSeparator" w:id="0">
    <w:p w14:paraId="257072E3" w14:textId="77777777" w:rsidR="004E5FD2" w:rsidRDefault="004E5FD2" w:rsidP="000405D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E3C2B" w14:textId="77777777" w:rsidR="000A0A10" w:rsidRDefault="004E5FD2">
    <w:pPr>
      <w:pStyle w:val="Header"/>
      <w:rPr>
        <w:rFonts w:ascii="Times New Roman" w:hAnsi="Times New Roman"/>
        <w:i/>
      </w:rPr>
    </w:pPr>
  </w:p>
  <w:p w14:paraId="0A0733DD" w14:textId="77777777" w:rsidR="000A0A10" w:rsidRDefault="004E5FD2">
    <w:pPr>
      <w:pStyle w:val="Header"/>
      <w:rPr>
        <w:rFonts w:ascii="Times New Roman" w:hAnsi="Times New Roman"/>
        <w: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22888" w14:textId="77777777" w:rsidR="000A0A10" w:rsidRDefault="00A93C62">
    <w:pPr>
      <w:pStyle w:val="Header"/>
      <w:rPr>
        <w:lang w:val="id-ID"/>
      </w:rPr>
    </w:pPr>
    <w:r>
      <w:rPr>
        <w:lang w:val="id-ID"/>
      </w:rPr>
      <w:t xml:space="preserve">Hubungan </w:t>
    </w:r>
    <w:r>
      <w:t xml:space="preserve">Resiliensi dengan </w:t>
    </w:r>
    <w:r>
      <w:rPr>
        <w:i/>
        <w:iCs/>
      </w:rPr>
      <w:t>Work Engagement</w:t>
    </w:r>
  </w:p>
  <w:p w14:paraId="6DD9AB6A" w14:textId="77777777" w:rsidR="000A0A10" w:rsidRDefault="004E5FD2">
    <w:pPr>
      <w:pStyle w:val="Header"/>
      <w:rPr>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7DE10B" w14:textId="267B788F" w:rsidR="000E472A" w:rsidRPr="008638CD" w:rsidRDefault="00BF3DA3" w:rsidP="000E472A">
    <w:pPr>
      <w:pStyle w:val="Header"/>
      <w:jc w:val="center"/>
      <w:rPr>
        <w:rFonts w:asciiTheme="majorBidi" w:hAnsiTheme="majorBidi" w:cstheme="majorBidi"/>
        <w:iCs/>
      </w:rPr>
    </w:pPr>
    <w:r>
      <w:rPr>
        <w:rFonts w:asciiTheme="majorBidi" w:hAnsiTheme="majorBidi" w:cstheme="majorBidi"/>
      </w:rPr>
      <w:t>Kontrol Diri</w:t>
    </w:r>
    <w:r w:rsidR="000E472A" w:rsidRPr="000E472A">
      <w:rPr>
        <w:rFonts w:asciiTheme="majorBidi" w:hAnsiTheme="majorBidi" w:cstheme="majorBidi"/>
        <w:i/>
        <w:lang w:val="id-ID"/>
      </w:rPr>
      <w:t xml:space="preserve"> </w:t>
    </w:r>
    <w:r w:rsidR="000E472A" w:rsidRPr="000E472A">
      <w:rPr>
        <w:rFonts w:asciiTheme="majorBidi" w:hAnsiTheme="majorBidi" w:cstheme="majorBidi"/>
        <w:iCs/>
        <w:lang w:val="id-ID"/>
      </w:rPr>
      <w:t>Dengan</w:t>
    </w:r>
    <w:r w:rsidR="008638CD">
      <w:rPr>
        <w:rFonts w:asciiTheme="majorBidi" w:hAnsiTheme="majorBidi" w:cstheme="majorBidi"/>
        <w:i/>
        <w:lang w:val="id-ID"/>
      </w:rPr>
      <w:t xml:space="preserve"> </w:t>
    </w:r>
    <w:r>
      <w:rPr>
        <w:rFonts w:asciiTheme="majorBidi" w:hAnsiTheme="majorBidi" w:cstheme="majorBidi"/>
      </w:rPr>
      <w:t>Prokrastinasi</w:t>
    </w:r>
    <w:r w:rsidR="008638CD">
      <w:rPr>
        <w:rFonts w:asciiTheme="majorBidi" w:hAnsiTheme="majorBidi" w:cstheme="majorBidi"/>
      </w:rPr>
      <w:t xml:space="preserve"> Kerja</w:t>
    </w:r>
    <w:r w:rsidR="000E472A" w:rsidRPr="000E472A">
      <w:rPr>
        <w:rFonts w:asciiTheme="majorBidi" w:hAnsiTheme="majorBidi" w:cstheme="majorBidi"/>
        <w:i/>
        <w:lang w:val="id-ID"/>
      </w:rPr>
      <w:t xml:space="preserve"> </w:t>
    </w:r>
    <w:r w:rsidR="000E472A" w:rsidRPr="00BF3DA3">
      <w:rPr>
        <w:rFonts w:asciiTheme="majorBidi" w:hAnsiTheme="majorBidi" w:cstheme="majorBidi"/>
        <w:iCs/>
        <w:lang w:val="id-ID"/>
      </w:rPr>
      <w:t>Pada</w:t>
    </w:r>
    <w:r w:rsidR="008638CD" w:rsidRPr="00BF3DA3">
      <w:rPr>
        <w:rFonts w:asciiTheme="majorBidi" w:hAnsiTheme="majorBidi" w:cstheme="majorBidi"/>
        <w:lang w:val="id-ID"/>
      </w:rPr>
      <w:t xml:space="preserve"> </w:t>
    </w:r>
    <w:r w:rsidRPr="00BF3DA3">
      <w:rPr>
        <w:rFonts w:asciiTheme="majorBidi" w:hAnsiTheme="majorBidi" w:cstheme="majorBidi"/>
      </w:rPr>
      <w:t>Pegawai Negeri Sipil Dinas X</w:t>
    </w:r>
    <w:r>
      <w:rPr>
        <w:rFonts w:asciiTheme="majorBidi" w:hAnsiTheme="majorBidi" w:cstheme="majorBidi"/>
        <w:iCs/>
      </w:rPr>
      <w:t xml:space="preserve"> Yogyakarta</w:t>
    </w:r>
  </w:p>
  <w:p w14:paraId="662F4B4B" w14:textId="77777777" w:rsidR="000405D5" w:rsidRPr="000E472A" w:rsidRDefault="000405D5" w:rsidP="000E472A">
    <w:pPr>
      <w:pStyle w:val="Header"/>
      <w:rPr>
        <w:lang w:val="id-ID"/>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50E010" w14:textId="77777777" w:rsidR="00FD5E11" w:rsidRDefault="00FD5E11" w:rsidP="008C7B3A">
    <w:pPr>
      <w:pStyle w:val="Header"/>
      <w:jc w:val="right"/>
    </w:pPr>
  </w:p>
  <w:p w14:paraId="75B0B6F4" w14:textId="77777777" w:rsidR="00FD5E11" w:rsidRDefault="00FD5E1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EFC191F"/>
    <w:multiLevelType w:val="hybridMultilevel"/>
    <w:tmpl w:val="9A6CB7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05D5"/>
    <w:rsid w:val="000123BD"/>
    <w:rsid w:val="000405D5"/>
    <w:rsid w:val="00045BB6"/>
    <w:rsid w:val="00091240"/>
    <w:rsid w:val="000E472A"/>
    <w:rsid w:val="001014E4"/>
    <w:rsid w:val="00106086"/>
    <w:rsid w:val="00126DB5"/>
    <w:rsid w:val="00136B97"/>
    <w:rsid w:val="001B6FAB"/>
    <w:rsid w:val="001C546B"/>
    <w:rsid w:val="001F6907"/>
    <w:rsid w:val="00283639"/>
    <w:rsid w:val="00307472"/>
    <w:rsid w:val="00377A25"/>
    <w:rsid w:val="003A76B4"/>
    <w:rsid w:val="00437458"/>
    <w:rsid w:val="0044663C"/>
    <w:rsid w:val="00451BF1"/>
    <w:rsid w:val="00457B01"/>
    <w:rsid w:val="00490B69"/>
    <w:rsid w:val="004E5FD2"/>
    <w:rsid w:val="00507CCF"/>
    <w:rsid w:val="005302D4"/>
    <w:rsid w:val="005E61DE"/>
    <w:rsid w:val="005F7C23"/>
    <w:rsid w:val="00623BB6"/>
    <w:rsid w:val="0066038B"/>
    <w:rsid w:val="00700D70"/>
    <w:rsid w:val="00767DDD"/>
    <w:rsid w:val="00775760"/>
    <w:rsid w:val="00783360"/>
    <w:rsid w:val="007958E4"/>
    <w:rsid w:val="00797954"/>
    <w:rsid w:val="007B50FF"/>
    <w:rsid w:val="007D2D26"/>
    <w:rsid w:val="00851D93"/>
    <w:rsid w:val="008638CD"/>
    <w:rsid w:val="008C149E"/>
    <w:rsid w:val="008E2D69"/>
    <w:rsid w:val="008F1234"/>
    <w:rsid w:val="00904B7F"/>
    <w:rsid w:val="0091286E"/>
    <w:rsid w:val="00942D4E"/>
    <w:rsid w:val="009447B8"/>
    <w:rsid w:val="00977AD5"/>
    <w:rsid w:val="00993276"/>
    <w:rsid w:val="009A4E83"/>
    <w:rsid w:val="00A402AD"/>
    <w:rsid w:val="00A550A8"/>
    <w:rsid w:val="00A664E0"/>
    <w:rsid w:val="00A93C62"/>
    <w:rsid w:val="00AD0C14"/>
    <w:rsid w:val="00AD5E3A"/>
    <w:rsid w:val="00B3595D"/>
    <w:rsid w:val="00B534CB"/>
    <w:rsid w:val="00B71171"/>
    <w:rsid w:val="00B831FB"/>
    <w:rsid w:val="00B84CA0"/>
    <w:rsid w:val="00BA3EA3"/>
    <w:rsid w:val="00BC0E29"/>
    <w:rsid w:val="00BF3DA3"/>
    <w:rsid w:val="00C02E3D"/>
    <w:rsid w:val="00C15BA7"/>
    <w:rsid w:val="00C206EE"/>
    <w:rsid w:val="00C2603C"/>
    <w:rsid w:val="00C35BC6"/>
    <w:rsid w:val="00CA70E0"/>
    <w:rsid w:val="00D262A3"/>
    <w:rsid w:val="00D373B0"/>
    <w:rsid w:val="00D45884"/>
    <w:rsid w:val="00D61818"/>
    <w:rsid w:val="00D8192A"/>
    <w:rsid w:val="00D94478"/>
    <w:rsid w:val="00DB3689"/>
    <w:rsid w:val="00E00015"/>
    <w:rsid w:val="00E16A09"/>
    <w:rsid w:val="00E35A39"/>
    <w:rsid w:val="00E36F66"/>
    <w:rsid w:val="00E83EE3"/>
    <w:rsid w:val="00E84FB5"/>
    <w:rsid w:val="00E9316A"/>
    <w:rsid w:val="00EA32A2"/>
    <w:rsid w:val="00EE3675"/>
    <w:rsid w:val="00F7534F"/>
    <w:rsid w:val="00FB795E"/>
    <w:rsid w:val="00FC7D56"/>
    <w:rsid w:val="00FD5E1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BBC6AF"/>
  <w15:docId w15:val="{86228725-CB58-450A-B960-02870F73E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05D5"/>
    <w:rPr>
      <w:rFonts w:ascii="Calibri" w:eastAsia="Calibri" w:hAnsi="Calibri" w:cs="Times New Roman"/>
    </w:rPr>
  </w:style>
  <w:style w:type="paragraph" w:styleId="Heading1">
    <w:name w:val="heading 1"/>
    <w:basedOn w:val="Normal"/>
    <w:next w:val="Normal"/>
    <w:link w:val="Heading1Char"/>
    <w:uiPriority w:val="9"/>
    <w:qFormat/>
    <w:rsid w:val="000405D5"/>
    <w:pPr>
      <w:keepNext/>
      <w:spacing w:before="240" w:after="60" w:line="256" w:lineRule="auto"/>
      <w:outlineLvl w:val="0"/>
    </w:pPr>
    <w:rPr>
      <w:rFonts w:ascii="Calibri Light" w:eastAsia="Times New Roman" w:hAnsi="Calibri Light"/>
      <w:b/>
      <w:bCs/>
      <w:kern w:val="32"/>
      <w:sz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0405D5"/>
    <w:rPr>
      <w:rFonts w:ascii="Calibri Light" w:eastAsia="Times New Roman" w:hAnsi="Calibri Light" w:cs="Times New Roman"/>
      <w:b/>
      <w:bCs/>
      <w:kern w:val="32"/>
      <w:sz w:val="32"/>
      <w:szCs w:val="32"/>
      <w:lang w:eastAsia="zh-CN"/>
    </w:rPr>
  </w:style>
  <w:style w:type="paragraph" w:styleId="Footer">
    <w:name w:val="footer"/>
    <w:basedOn w:val="Normal"/>
    <w:link w:val="FooterChar"/>
    <w:uiPriority w:val="99"/>
    <w:unhideWhenUsed/>
    <w:qFormat/>
    <w:rsid w:val="000405D5"/>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0405D5"/>
    <w:rPr>
      <w:rFonts w:ascii="Calibri" w:eastAsia="Calibri" w:hAnsi="Calibri" w:cs="Times New Roman"/>
    </w:rPr>
  </w:style>
  <w:style w:type="paragraph" w:styleId="Header">
    <w:name w:val="header"/>
    <w:basedOn w:val="Normal"/>
    <w:link w:val="HeaderChar"/>
    <w:uiPriority w:val="99"/>
    <w:unhideWhenUsed/>
    <w:qFormat/>
    <w:rsid w:val="000405D5"/>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0405D5"/>
    <w:rPr>
      <w:rFonts w:ascii="Calibri" w:eastAsia="Calibri" w:hAnsi="Calibri" w:cs="Times New Roman"/>
    </w:rPr>
  </w:style>
  <w:style w:type="character" w:styleId="Hyperlink">
    <w:name w:val="Hyperlink"/>
    <w:basedOn w:val="DefaultParagraphFont"/>
    <w:uiPriority w:val="99"/>
    <w:unhideWhenUsed/>
    <w:rsid w:val="000405D5"/>
    <w:rPr>
      <w:color w:val="0000FF"/>
      <w:u w:val="single"/>
    </w:rPr>
  </w:style>
  <w:style w:type="paragraph" w:styleId="BalloonText">
    <w:name w:val="Balloon Text"/>
    <w:basedOn w:val="Normal"/>
    <w:link w:val="BalloonTextChar"/>
    <w:uiPriority w:val="99"/>
    <w:semiHidden/>
    <w:unhideWhenUsed/>
    <w:rsid w:val="000405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05D5"/>
    <w:rPr>
      <w:rFonts w:ascii="Tahoma" w:eastAsia="Calibri" w:hAnsi="Tahoma" w:cs="Tahoma"/>
      <w:sz w:val="16"/>
      <w:szCs w:val="16"/>
    </w:rPr>
  </w:style>
  <w:style w:type="paragraph" w:customStyle="1" w:styleId="Default">
    <w:name w:val="Default"/>
    <w:rsid w:val="000405D5"/>
    <w:pPr>
      <w:autoSpaceDE w:val="0"/>
      <w:autoSpaceDN w:val="0"/>
      <w:adjustRightInd w:val="0"/>
      <w:spacing w:after="0" w:line="240" w:lineRule="auto"/>
    </w:pPr>
    <w:rPr>
      <w:rFonts w:ascii="Times New Roman" w:eastAsia="Malgun Gothic" w:hAnsi="Times New Roman" w:cs="Times New Roman"/>
      <w:color w:val="000000"/>
      <w:sz w:val="24"/>
      <w:szCs w:val="24"/>
      <w:lang w:val="id-ID" w:eastAsia="ko-KR"/>
    </w:rPr>
  </w:style>
  <w:style w:type="paragraph" w:styleId="ListParagraph">
    <w:name w:val="List Paragraph"/>
    <w:basedOn w:val="Normal"/>
    <w:link w:val="ListParagraphChar"/>
    <w:uiPriority w:val="34"/>
    <w:qFormat/>
    <w:rsid w:val="000405D5"/>
    <w:pPr>
      <w:ind w:left="720"/>
      <w:contextualSpacing/>
    </w:pPr>
    <w:rPr>
      <w:rFonts w:eastAsia="Malgun Gothic" w:cs="SimSun"/>
      <w:lang w:val="id-ID" w:eastAsia="ko-KR"/>
    </w:rPr>
  </w:style>
  <w:style w:type="character" w:customStyle="1" w:styleId="ListParagraphChar">
    <w:name w:val="List Paragraph Char"/>
    <w:link w:val="ListParagraph"/>
    <w:uiPriority w:val="34"/>
    <w:qFormat/>
    <w:rsid w:val="000405D5"/>
    <w:rPr>
      <w:rFonts w:ascii="Calibri" w:eastAsia="Malgun Gothic" w:hAnsi="Calibri" w:cs="SimSun"/>
      <w:lang w:val="id-ID" w:eastAsia="ko-KR"/>
    </w:rPr>
  </w:style>
  <w:style w:type="character" w:styleId="FollowedHyperlink">
    <w:name w:val="FollowedHyperlink"/>
    <w:basedOn w:val="DefaultParagraphFont"/>
    <w:uiPriority w:val="99"/>
    <w:semiHidden/>
    <w:unhideWhenUsed/>
    <w:rsid w:val="00C206EE"/>
    <w:rPr>
      <w:color w:val="800080" w:themeColor="followedHyperlink"/>
      <w:u w:val="single"/>
    </w:rPr>
  </w:style>
  <w:style w:type="character" w:customStyle="1" w:styleId="a">
    <w:name w:val="a"/>
    <w:qFormat/>
    <w:rsid w:val="000123BD"/>
  </w:style>
  <w:style w:type="paragraph" w:customStyle="1" w:styleId="msolistparagraph0">
    <w:name w:val="msolistparagraph"/>
    <w:qFormat/>
    <w:rsid w:val="00D373B0"/>
    <w:pPr>
      <w:ind w:left="720"/>
      <w:contextualSpacing/>
    </w:pPr>
    <w:rPr>
      <w:rFonts w:ascii="Calibri" w:eastAsia="Calibri" w:hAnsi="Calibri" w:cs="Times New Roman" w:hint="eastAsia"/>
      <w:lang w:eastAsia="zh-CN"/>
    </w:rPr>
  </w:style>
  <w:style w:type="paragraph" w:styleId="CommentText">
    <w:name w:val="annotation text"/>
    <w:basedOn w:val="Normal"/>
    <w:link w:val="CommentTextChar"/>
    <w:uiPriority w:val="99"/>
    <w:unhideWhenUsed/>
    <w:qFormat/>
    <w:rsid w:val="00F7534F"/>
    <w:pPr>
      <w:spacing w:after="160" w:line="240" w:lineRule="auto"/>
    </w:pPr>
    <w:rPr>
      <w:rFonts w:ascii="Times New Roman" w:eastAsia="SimSun" w:hAnsi="Times New Roman" w:cs="Calibri"/>
      <w:sz w:val="20"/>
      <w:szCs w:val="20"/>
      <w:lang w:val="id-ID"/>
    </w:rPr>
  </w:style>
  <w:style w:type="character" w:customStyle="1" w:styleId="CommentTextChar">
    <w:name w:val="Comment Text Char"/>
    <w:basedOn w:val="DefaultParagraphFont"/>
    <w:link w:val="CommentText"/>
    <w:uiPriority w:val="99"/>
    <w:qFormat/>
    <w:rsid w:val="00F7534F"/>
    <w:rPr>
      <w:rFonts w:ascii="Times New Roman" w:eastAsia="SimSun" w:hAnsi="Times New Roman" w:cs="Calibri"/>
      <w:sz w:val="20"/>
      <w:szCs w:val="20"/>
      <w:lang w:val="id-ID"/>
    </w:rPr>
  </w:style>
  <w:style w:type="character" w:styleId="CommentReference">
    <w:name w:val="annotation reference"/>
    <w:basedOn w:val="DefaultParagraphFont"/>
    <w:uiPriority w:val="99"/>
    <w:unhideWhenUsed/>
    <w:qFormat/>
    <w:rsid w:val="00F7534F"/>
    <w:rPr>
      <w:sz w:val="16"/>
      <w:szCs w:val="16"/>
    </w:rPr>
  </w:style>
  <w:style w:type="character" w:customStyle="1" w:styleId="personname">
    <w:name w:val="person_name"/>
    <w:basedOn w:val="DefaultParagraphFont"/>
    <w:rsid w:val="00BF3D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2setyawanfachmi1@gmail.com" TargetMode="Externa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1%20crisbonyw@gmail.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mailto:2setyawanfachmi1@gmail.com" TargetMode="External"/><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1%20crisbonyw@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D3FC0B-122A-449D-9FE2-1FE1A0562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17</Pages>
  <Words>11744</Words>
  <Characters>66944</Characters>
  <Application>Microsoft Office Word</Application>
  <DocSecurity>0</DocSecurity>
  <Lines>557</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jat</dc:creator>
  <cp:lastModifiedBy>Windows User</cp:lastModifiedBy>
  <cp:revision>23</cp:revision>
  <cp:lastPrinted>2020-08-04T15:19:00Z</cp:lastPrinted>
  <dcterms:created xsi:type="dcterms:W3CDTF">2019-12-12T07:52:00Z</dcterms:created>
  <dcterms:modified xsi:type="dcterms:W3CDTF">2020-08-04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bbb42e-60d3-3269-b3e0-9c577d173c26</vt:lpwstr>
  </property>
  <property fmtid="{D5CDD505-2E9C-101B-9397-08002B2CF9AE}" pid="4" name="Mendeley Citation Style_1">
    <vt:lpwstr>http://www.zotero.org/styles/apa</vt:lpwstr>
  </property>
</Properties>
</file>